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p w14:paraId="624F5AA2" w14:textId="2CB84D1E" w:rsidR="00B82B1C" w:rsidRDefault="00B82B1C" w:rsidP="00B82B1C">
      <w:pPr>
        <w:rPr>
          <w:rFonts w:eastAsiaTheme="minorEastAsia"/>
          <w:lang w:val="en-US"/>
        </w:rPr>
      </w:pPr>
      <w:r w:rsidRPr="009A68B2">
        <w:rPr>
          <w:lang w:val="en-US"/>
        </w:rPr>
        <w:t xml:space="preserve">The self-prioritization effect (SPE) refers to the phenomenon where individuals demonstrate faster and more accurate responses to self-relevant stimuli in cognitive tasks. </w:t>
      </w:r>
      <w:r w:rsidRPr="009A68B2">
        <w:rPr>
          <w:rFonts w:hint="eastAsia"/>
          <w:lang w:val="en-US"/>
        </w:rPr>
        <w:t>The</w:t>
      </w:r>
      <w:r w:rsidRPr="009A68B2">
        <w:rPr>
          <w:lang w:val="en-US"/>
        </w:rPr>
        <w:t xml:space="preserv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sidRPr="009A68B2">
        <w:rPr>
          <w:i/>
          <w:iCs/>
          <w:lang w:val="en-US"/>
        </w:rPr>
        <w:t>d’</w:t>
      </w:r>
      <w:r w:rsidRPr="009A68B2">
        <w:rPr>
          <w:lang w:val="en-US"/>
        </w:rPr>
        <w:t xml:space="preserve"> under signal-detection theory, the efficiency </w:t>
      </w:r>
      <w:r w:rsidRPr="00E80C40">
        <w:rPr>
          <w:lang w:val="en-US"/>
        </w:rPr>
        <w:t>(</w:t>
      </w:r>
      <w:r w:rsidR="00E80C40" w:rsidRPr="00E80C40">
        <w:rPr>
          <w:i/>
          <w:iCs/>
          <w:lang w:val="en-US"/>
        </w:rPr>
        <w:t>η</w:t>
      </w:r>
      <w:r w:rsidRPr="00E80C40">
        <w:rPr>
          <w:lang w:val="en-US"/>
        </w:rPr>
        <w:t>)</w:t>
      </w:r>
      <w:r w:rsidRPr="009A68B2">
        <w:rPr>
          <w:lang w:val="en-US"/>
        </w:rPr>
        <w:t>, drift rate (</w:t>
      </w:r>
      <w:r w:rsidRPr="009A68B2">
        <w:rPr>
          <w:i/>
          <w:iCs/>
          <w:lang w:val="en-US"/>
        </w:rPr>
        <w:t>v</w:t>
      </w:r>
      <w:r w:rsidRPr="009A68B2">
        <w:rPr>
          <w:lang w:val="en-US"/>
        </w:rPr>
        <w:t>) and starting point (</w:t>
      </w:r>
      <w:r w:rsidRPr="009A68B2">
        <w:rPr>
          <w:i/>
          <w:iCs/>
          <w:lang w:val="en-US"/>
        </w:rPr>
        <w:t>z</w:t>
      </w:r>
      <w:r w:rsidRPr="009A68B2">
        <w:rPr>
          <w:lang w:val="en-US"/>
        </w:rPr>
        <w:t xml:space="preserve">) estimated using the drift-diffusion models. Moreover, the calculation of SPE can employ different baseline conditions, including “Close </w:t>
      </w:r>
      <w:r w:rsidRPr="009A68B2">
        <w:rPr>
          <w:rFonts w:hint="eastAsia"/>
          <w:lang w:val="en-US"/>
        </w:rPr>
        <w:t>other</w:t>
      </w:r>
      <w:r w:rsidRPr="009A68B2">
        <w:rPr>
          <w:lang w:val="en-US"/>
        </w:rPr>
        <w:t xml:space="preserve">”, “Stranger”, “Celebrity”, and “Non-person”. However, the reliability of SPE measures computed using different outcome variables </w:t>
      </w:r>
      <w:r w:rsidR="00F87DE8" w:rsidRPr="00F87DE8">
        <w:rPr>
          <w:lang w:val="en-US"/>
        </w:rPr>
        <w:t xml:space="preserve">under various baseline conditions </w:t>
      </w:r>
      <w:r w:rsidRPr="009A68B2">
        <w:rPr>
          <w:rFonts w:hint="eastAsia"/>
          <w:lang w:val="en-US"/>
        </w:rPr>
        <w:t>h</w:t>
      </w:r>
      <w:r w:rsidRPr="009A68B2">
        <w:rPr>
          <w:lang w:val="en-US"/>
        </w:rPr>
        <w:t xml:space="preserve">as not been systematically examined, leaving the stability of using the SPMT for measuring individual differences unknown. To fill the gap, we conducted a pre-registered study wherein we re-analyzed </w:t>
      </w:r>
      <w:r w:rsidR="00F87DE8">
        <w:rPr>
          <w:lang w:val="en-US"/>
        </w:rPr>
        <w:t>eighteen</w:t>
      </w:r>
      <w:r w:rsidRPr="009A68B2">
        <w:rPr>
          <w:lang w:val="en-US"/>
        </w:rPr>
        <w:t xml:space="preserve"> datasets from </w:t>
      </w:r>
      <w:r w:rsidR="00F87DE8">
        <w:rPr>
          <w:lang w:val="en-US"/>
        </w:rPr>
        <w:t xml:space="preserve">nine </w:t>
      </w:r>
      <w:r w:rsidRPr="009A68B2">
        <w:rPr>
          <w:lang w:val="en-US"/>
        </w:rPr>
        <w:t xml:space="preserve">papers </w:t>
      </w:r>
      <w:r w:rsidR="004E53A7" w:rsidRPr="004E53A7">
        <w:rPr>
          <w:lang w:val="en-US"/>
        </w:rPr>
        <w:t xml:space="preserve">and two projects </w:t>
      </w:r>
      <w:r w:rsidRPr="009A68B2">
        <w:rPr>
          <w:lang w:val="en-US"/>
        </w:rPr>
        <w:t xml:space="preserve">(N = 857) using </w:t>
      </w:r>
      <w:r w:rsidR="004E53A7" w:rsidRPr="004E53A7">
        <w:rPr>
          <w:lang w:val="en-US"/>
        </w:rPr>
        <w:t xml:space="preserve">split-half reliability </w:t>
      </w:r>
      <w:r w:rsidRPr="009A68B2">
        <w:rPr>
          <w:lang w:val="en-US"/>
        </w:rPr>
        <w:t xml:space="preserve">and intraclass correlation coefficient (ICC). </w:t>
      </w:r>
      <w:commentRangeStart w:id="2"/>
      <w:commentRangeStart w:id="3"/>
      <w:r w:rsidRPr="009A68B2">
        <w:rPr>
          <w:lang w:val="en-US"/>
        </w:rPr>
        <w:t>The results revealed that the</w:t>
      </w:r>
      <w:r w:rsidR="00F92FC3">
        <w:rPr>
          <w:lang w:val="en-US"/>
        </w:rPr>
        <w:t xml:space="preserve"> </w:t>
      </w:r>
      <w:r w:rsidRPr="009A68B2">
        <w:rPr>
          <w:lang w:val="en-US"/>
        </w:rPr>
        <w:t>split-half reliabilities</w:t>
      </w:r>
      <w:r w:rsidR="00F92FC3">
        <w:rPr>
          <w:lang w:val="en-US"/>
        </w:rPr>
        <w:t>, weighted across multiple datasets,</w:t>
      </w:r>
      <w:r w:rsidRPr="009A68B2">
        <w:rPr>
          <w:lang w:val="en-US"/>
        </w:rPr>
        <w:t xml:space="preserve"> of RT (</w:t>
      </w:r>
      <w:commentRangeStart w:id="4"/>
      <w:r w:rsidR="00F87DE8" w:rsidRPr="001C416D">
        <w:rPr>
          <w:i/>
          <w:iCs/>
          <w:color w:val="374151"/>
          <w:sz w:val="28"/>
          <w:szCs w:val="28"/>
          <w:shd w:val="clear" w:color="auto" w:fill="F7F7F8"/>
        </w:rPr>
        <w:t>r</w:t>
      </w:r>
      <w:r w:rsidR="00F87DE8" w:rsidRPr="009A68B2">
        <w:rPr>
          <w:vertAlign w:val="subscript"/>
          <w:lang w:val="en-US"/>
        </w:rPr>
        <w:t xml:space="preserve"> </w:t>
      </w:r>
      <w:commentRangeEnd w:id="4"/>
      <w:r w:rsidR="00F87DE8">
        <w:rPr>
          <w:rStyle w:val="a6"/>
        </w:rPr>
        <w:commentReference w:id="4"/>
      </w:r>
      <w:r w:rsidRPr="009A68B2">
        <w:rPr>
          <w:vertAlign w:val="subscript"/>
          <w:lang w:val="en-US"/>
        </w:rPr>
        <w:t>Close</w:t>
      </w:r>
      <w:r w:rsidRPr="009A68B2">
        <w:rPr>
          <w:lang w:val="en-US"/>
        </w:rPr>
        <w:t xml:space="preserve"> = 0.58;</w:t>
      </w:r>
      <w:r w:rsidR="00F92FC3">
        <w:rPr>
          <w:lang w:val="en-US"/>
        </w:rPr>
        <w:t xml:space="preserve"> </w:t>
      </w:r>
      <w:proofErr w:type="spellStart"/>
      <w:r w:rsidR="001C416D" w:rsidRPr="001C416D">
        <w:rPr>
          <w:rFonts w:eastAsiaTheme="minorEastAsia"/>
          <w:i/>
          <w:iCs/>
          <w:sz w:val="28"/>
          <w:szCs w:val="28"/>
          <w:lang w:val="en-US"/>
        </w:rPr>
        <w:t>r</w:t>
      </w:r>
      <w:r w:rsidRPr="009A68B2">
        <w:rPr>
          <w:vertAlign w:val="subscript"/>
          <w:lang w:val="en-US"/>
        </w:rPr>
        <w:t>Stranger</w:t>
      </w:r>
      <w:proofErr w:type="spellEnd"/>
      <w:r w:rsidRPr="009A68B2">
        <w:rPr>
          <w:lang w:val="en-US"/>
        </w:rPr>
        <w:t xml:space="preserve"> = 0.60) and Efficiency (</w:t>
      </w:r>
      <w:proofErr w:type="spellStart"/>
      <w:r w:rsidR="001C416D" w:rsidRPr="001C416D">
        <w:rPr>
          <w:sz w:val="28"/>
          <w:szCs w:val="28"/>
          <w:lang w:val="en-US"/>
        </w:rPr>
        <w:t>r</w:t>
      </w:r>
      <w:r w:rsidRPr="009A68B2">
        <w:rPr>
          <w:vertAlign w:val="subscript"/>
          <w:lang w:val="en-US"/>
        </w:rPr>
        <w:t>Close</w:t>
      </w:r>
      <w:proofErr w:type="spellEnd"/>
      <w:r w:rsidRPr="009A68B2">
        <w:rPr>
          <w:lang w:val="en-US"/>
        </w:rPr>
        <w:t xml:space="preserve"> = 0.52; </w:t>
      </w:r>
      <w:proofErr w:type="spellStart"/>
      <w:r w:rsidR="001C416D" w:rsidRPr="001C416D">
        <w:rPr>
          <w:sz w:val="28"/>
          <w:szCs w:val="28"/>
          <w:lang w:val="en-US"/>
        </w:rPr>
        <w:t>r</w:t>
      </w:r>
      <w:r w:rsidRPr="009A68B2">
        <w:rPr>
          <w:vertAlign w:val="subscript"/>
          <w:lang w:val="en-US"/>
        </w:rPr>
        <w:t>Stranger</w:t>
      </w:r>
      <w:proofErr w:type="spellEnd"/>
      <w:r w:rsidRPr="009A68B2">
        <w:rPr>
          <w:lang w:val="en-US"/>
        </w:rPr>
        <w:t xml:space="preserve"> = 0.58)</w:t>
      </w:r>
      <w:commentRangeEnd w:id="2"/>
      <w:r w:rsidR="004E53A7">
        <w:rPr>
          <w:rStyle w:val="a6"/>
        </w:rPr>
        <w:commentReference w:id="2"/>
      </w:r>
      <w:commentRangeEnd w:id="3"/>
      <w:r w:rsidR="004742C6">
        <w:rPr>
          <w:rStyle w:val="a6"/>
        </w:rPr>
        <w:commentReference w:id="3"/>
      </w:r>
      <w:r w:rsidRPr="009A68B2">
        <w:rPr>
          <w:lang w:val="en-US"/>
        </w:rPr>
        <w:t>,</w:t>
      </w:r>
      <w:r w:rsidR="00F87DE8">
        <w:rPr>
          <w:lang w:val="en-US"/>
        </w:rPr>
        <w:t xml:space="preserve"> </w:t>
      </w:r>
      <w:r w:rsidR="00F87DE8" w:rsidRPr="00F87DE8">
        <w:rPr>
          <w:lang w:val="en-US"/>
        </w:rPr>
        <w:t>using close others and strangers as the baseline conditions</w:t>
      </w:r>
      <w:r w:rsidR="00F87DE8">
        <w:rPr>
          <w:lang w:val="en-US"/>
        </w:rPr>
        <w:t xml:space="preserve">, </w:t>
      </w:r>
      <w:r w:rsidRPr="009A68B2">
        <w:rPr>
          <w:lang w:val="en-US"/>
        </w:rPr>
        <w:t>a</w:t>
      </w:r>
      <w:r w:rsidRPr="009A68B2">
        <w:rPr>
          <w:rFonts w:hint="eastAsia"/>
          <w:lang w:val="en-US"/>
        </w:rPr>
        <w:t>r</w:t>
      </w:r>
      <w:r w:rsidRPr="009A68B2">
        <w:rPr>
          <w:lang w:val="en-US"/>
        </w:rPr>
        <w:t xml:space="preserve">e relatively high but still lower than that required in psychometrics. The estimated </w:t>
      </w:r>
      <w:r w:rsidR="00F92FC3">
        <w:rPr>
          <w:lang w:val="en-US"/>
        </w:rPr>
        <w:t xml:space="preserve">split-half reliability </w:t>
      </w:r>
      <w:r w:rsidRPr="009A68B2">
        <w:rPr>
          <w:lang w:val="en-US"/>
        </w:rPr>
        <w:t xml:space="preserve">for all other indices </w:t>
      </w:r>
      <w:r w:rsidR="001C416D" w:rsidRPr="009A68B2">
        <w:rPr>
          <w:lang w:val="en-US"/>
        </w:rPr>
        <w:t>is</w:t>
      </w:r>
      <w:r w:rsidRPr="009A68B2">
        <w:rPr>
          <w:lang w:val="en-US"/>
        </w:rPr>
        <w:t xml:space="preserve"> </w:t>
      </w:r>
      <w:r w:rsidRPr="009A68B2">
        <w:rPr>
          <w:rFonts w:eastAsia="等线"/>
          <w:lang w:val="en-US"/>
        </w:rPr>
        <w:t>approximately 0.5 or even lower</w:t>
      </w:r>
      <w:r w:rsidRPr="009A68B2">
        <w:rPr>
          <w:lang w:val="en-US"/>
        </w:rPr>
        <w:t>. Similar results were obtained in ICC</w:t>
      </w:r>
      <w:r w:rsidR="004E53A7">
        <w:rPr>
          <w:rFonts w:hint="eastAsia"/>
          <w:lang w:val="en-US"/>
        </w:rPr>
        <w:t>s</w:t>
      </w:r>
      <w:r w:rsidRPr="009A68B2">
        <w:rPr>
          <w:lang w:val="en-US"/>
        </w:rPr>
        <w:t xml:space="preserve">, where </w:t>
      </w:r>
      <w:r w:rsidRPr="009A68B2">
        <w:rPr>
          <w:rFonts w:hint="eastAsia"/>
          <w:lang w:val="en-US"/>
        </w:rPr>
        <w:t>the</w:t>
      </w:r>
      <w:r w:rsidRPr="009A68B2">
        <w:rPr>
          <w:lang w:val="en-US"/>
        </w:rPr>
        <w:t xml:space="preserve"> ICC2 for individual differences in the reaction time (ICC2</w:t>
      </w:r>
      <w:r w:rsidRPr="009A68B2">
        <w:rPr>
          <w:vertAlign w:val="subscript"/>
          <w:lang w:val="en-US"/>
        </w:rPr>
        <w:t>Close</w:t>
      </w:r>
      <w:r w:rsidRPr="009A68B2">
        <w:rPr>
          <w:lang w:val="en-US"/>
        </w:rPr>
        <w:t xml:space="preserve"> = 0.53; ICC2</w:t>
      </w:r>
      <w:r w:rsidRPr="009A68B2">
        <w:rPr>
          <w:vertAlign w:val="subscript"/>
          <w:lang w:val="en-US"/>
        </w:rPr>
        <w:t>Stranger</w:t>
      </w:r>
      <w:r w:rsidRPr="009A68B2">
        <w:rPr>
          <w:lang w:val="en-US"/>
        </w:rPr>
        <w:t xml:space="preserve"> = 0.58) and efficiency (ICC2</w:t>
      </w:r>
      <w:r w:rsidRPr="009A68B2">
        <w:rPr>
          <w:vertAlign w:val="subscript"/>
          <w:lang w:val="en-US"/>
        </w:rPr>
        <w:t>Close</w:t>
      </w:r>
      <w:r w:rsidRPr="009A68B2">
        <w:rPr>
          <w:lang w:val="en-US"/>
        </w:rPr>
        <w:t xml:space="preserve"> = 0.52; ICC2</w:t>
      </w:r>
      <w:r w:rsidRPr="009A68B2">
        <w:rPr>
          <w:vertAlign w:val="subscript"/>
          <w:lang w:val="en-US"/>
        </w:rPr>
        <w:t>Stranger</w:t>
      </w:r>
      <w:r w:rsidRPr="009A68B2">
        <w:rPr>
          <w:lang w:val="en-US"/>
        </w:rPr>
        <w:t xml:space="preserve"> = 0.34) are relatively high when using close other or stranger as baseline conditions, but still considerably lower than the desired level in psychometrics. For the ICC2k, which measures the stability of SPE on group level, the reaction time measures (ICC2k</w:t>
      </w:r>
      <w:r w:rsidRPr="009A68B2">
        <w:rPr>
          <w:vertAlign w:val="subscript"/>
          <w:lang w:val="en-US"/>
        </w:rPr>
        <w:t xml:space="preserve">Close </w:t>
      </w:r>
      <w:r w:rsidRPr="009A68B2">
        <w:rPr>
          <w:lang w:val="en-US"/>
        </w:rPr>
        <w:t>= 0.87; ICC2k</w:t>
      </w:r>
      <w:r w:rsidRPr="009A68B2">
        <w:rPr>
          <w:vertAlign w:val="subscript"/>
          <w:lang w:val="en-US"/>
        </w:rPr>
        <w:t xml:space="preserve">Stranger </w:t>
      </w:r>
      <w:r w:rsidRPr="009A68B2">
        <w:rPr>
          <w:lang w:val="en-US"/>
        </w:rPr>
        <w:t>= 0.89) and efficiency measures (ICC2k</w:t>
      </w:r>
      <w:r w:rsidRPr="009A68B2">
        <w:rPr>
          <w:vertAlign w:val="subscript"/>
          <w:lang w:val="en-US"/>
        </w:rPr>
        <w:t>Close</w:t>
      </w:r>
      <w:r w:rsidRPr="009A68B2">
        <w:rPr>
          <w:lang w:val="en-US"/>
        </w:rPr>
        <w:t xml:space="preserve"> = 0.86; ICC2k</w:t>
      </w:r>
      <w:r w:rsidRPr="009A68B2">
        <w:rPr>
          <w:vertAlign w:val="subscript"/>
          <w:lang w:val="en-US"/>
        </w:rPr>
        <w:t>Stranger</w:t>
      </w:r>
      <w:r w:rsidRPr="009A68B2">
        <w:rPr>
          <w:lang w:val="en-US"/>
        </w:rPr>
        <w:t xml:space="preserve"> = 0.76) are relatively high when using close other or stranger as baseline conditions, while the remaining </w:t>
      </w:r>
      <w:r w:rsidR="00F92FC3">
        <w:rPr>
          <w:lang w:val="en-US"/>
        </w:rPr>
        <w:t>ten other</w:t>
      </w:r>
      <w:r w:rsidR="00F92FC3" w:rsidRPr="009A68B2">
        <w:rPr>
          <w:lang w:val="en-US"/>
        </w:rPr>
        <w:t xml:space="preserve"> </w:t>
      </w:r>
      <w:r w:rsidRPr="009A68B2">
        <w:rPr>
          <w:lang w:val="en-US"/>
        </w:rPr>
        <w:t>ICC2k indices are about 0.5 or even lower. These findings suggest that SPE measures based the reaction time and efficiency are reliable only at the group level, while further exploration is needed for measuring individual differences. These results provide insights into the reliability of the SPMT and its future applications.</w:t>
      </w:r>
      <w:bookmarkEnd w:id="1"/>
    </w:p>
    <w:p w14:paraId="35733471" w14:textId="77777777" w:rsidR="00C479F5" w:rsidRPr="00C479F5"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5" w:name="_xrrl8ars2nrl" w:colFirst="0" w:colLast="0"/>
      <w:bookmarkStart w:id="6" w:name="_Toc129530156"/>
      <w:bookmarkStart w:id="7" w:name="_Toc129530186"/>
      <w:bookmarkStart w:id="8" w:name="_Toc139718153"/>
      <w:bookmarkEnd w:id="5"/>
    </w:p>
    <w:p w14:paraId="507DDC16" w14:textId="1FAFA3E7" w:rsidR="00586F83" w:rsidRPr="00C479F5" w:rsidRDefault="00C479F5" w:rsidP="00C479F5">
      <w:pPr>
        <w:spacing w:line="276" w:lineRule="auto"/>
        <w:rPr>
          <w:iCs/>
          <w:sz w:val="22"/>
          <w:szCs w:val="22"/>
          <w:lang w:val="en-US"/>
        </w:rPr>
      </w:pPr>
      <w:r>
        <w:rPr>
          <w:iCs/>
          <w:sz w:val="22"/>
          <w:szCs w:val="22"/>
          <w:lang w:val="en-US"/>
        </w:rPr>
        <w:br w:type="page"/>
      </w:r>
      <w:r w:rsidR="004F59A0">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1D6887B"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ED438D">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ED438D">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 </w:instrText>
      </w:r>
      <w:r w:rsidR="00ED438D">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DATA </w:instrText>
      </w:r>
      <w:r w:rsidR="00ED438D">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 </w:instrText>
      </w:r>
      <w:r w:rsidR="00ED438D">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DATA </w:instrText>
      </w:r>
      <w:r w:rsidR="00ED438D">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ED438D">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ED438D">
        <w:rPr>
          <w:rFonts w:hint="eastAsia"/>
        </w:rPr>
        <w:instrText>‐</w:instrText>
      </w:r>
      <w:r w:rsidR="00ED438D">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ED438D">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ED438D">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 </w:instrText>
      </w:r>
      <w:r w:rsidR="00ED438D">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 </w:instrText>
      </w:r>
      <w:r w:rsidR="00ED438D">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ED438D">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ED438D">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11928B3A" w14:textId="035B2B0C" w:rsidR="00AE175A" w:rsidRDefault="009248BD" w:rsidP="00AE175A">
      <w:pPr>
        <w:ind w:firstLineChars="100" w:firstLine="240"/>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AE175A">
        <w:fldChar w:fldCharType="begin"/>
      </w:r>
      <w:r w:rsidR="00ED438D">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AE175A">
        <w:fldChar w:fldCharType="separate"/>
      </w:r>
      <w:r w:rsidR="00F801E8" w:rsidRPr="00AE175A">
        <w:rPr>
          <w:noProof/>
        </w:rPr>
        <w:t>Sui et al. (2012)</w:t>
      </w:r>
      <w:r w:rsidR="00F801E8" w:rsidRPr="00AE175A">
        <w:fldChar w:fldCharType="end"/>
      </w:r>
      <w:r w:rsidR="00F801E8" w:rsidRPr="00AE175A">
        <w:t xml:space="preserve"> </w:t>
      </w:r>
      <w:r w:rsidR="00AE175A">
        <w:rPr>
          <w:lang w:val="en-US"/>
        </w:rPr>
        <w:t>i</w:t>
      </w:r>
      <w:r w:rsidR="00BD3453" w:rsidRPr="00AE175A">
        <w:t>introduced</w:t>
      </w:r>
      <w:r w:rsidR="00AE175A" w:rsidRPr="00AE175A">
        <w:t xml:space="preserve"> the Self-Perceptual Matching Task (SPMT), a cognitive paradigm designed to investigate the acquisition of social meaning attributed to different geometric shapes. In this task, participants are initially required to establish associations between specific geometrical shapes (e.g., triangle, square, and circle) and corresponding labels of persons (e.g., "You," "friend," and "stranger"). Subsequently, participants engage in a perceptual matching task, wherein they evaluate whether the shape-label pairs presented on the screen align with the previously learned associations.</w:t>
      </w:r>
      <w:r w:rsidR="00AE175A">
        <w:rPr>
          <w:lang w:val="en-US"/>
        </w:rPr>
        <w:t xml:space="preserve"> </w:t>
      </w:r>
      <w:r w:rsidR="00146F5D" w:rsidRPr="006A5A80">
        <w:t xml:space="preserve">In this task, </w:t>
      </w:r>
      <w:r w:rsidR="00146F5D" w:rsidRPr="006A5A80">
        <w:fldChar w:fldCharType="begin"/>
      </w:r>
      <w:r w:rsidR="00ED438D">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 xml:space="preserve">found that shapes associated with the </w:t>
      </w:r>
      <w:r w:rsidR="00BD3453" w:rsidRPr="006A5A80">
        <w:t>self-</w:t>
      </w:r>
      <w:r w:rsidR="00BD3453" w:rsidRPr="00932AAF">
        <w:t>showed</w:t>
      </w:r>
      <w:r w:rsidR="00932AAF" w:rsidRPr="00932AAF">
        <w:t xml:space="preserve"> superior performance, with faster </w:t>
      </w:r>
      <w:r w:rsidR="00592924">
        <w:t>reaction time</w:t>
      </w:r>
      <w:r w:rsidR="00932AAF" w:rsidRPr="00932AAF">
        <w:t>s, better accuracy</w:t>
      </w:r>
      <w:r w:rsidR="00932AAF">
        <w:t xml:space="preserve"> and </w:t>
      </w:r>
      <w:r w:rsidR="00932AAF" w:rsidRPr="00932AAF">
        <w:t>higher sensitivity scores</w:t>
      </w:r>
      <w:r w:rsidR="00AE175A">
        <w:rPr>
          <w:lang w:val="en-US"/>
        </w:rPr>
        <w:t xml:space="preserve"> (</w:t>
      </w:r>
      <w:r w:rsidR="00AE175A" w:rsidRPr="00AE175A">
        <w:rPr>
          <w:i/>
          <w:iCs/>
          <w:lang w:val="en-US"/>
        </w:rPr>
        <w:t>d’</w:t>
      </w:r>
      <w:r w:rsidR="00AE175A">
        <w:rPr>
          <w:lang w:val="en-US"/>
        </w:rPr>
        <w:t>)</w:t>
      </w:r>
      <w:r w:rsidR="00932AAF" w:rsidRPr="00932AAF">
        <w:t>, compared to shapes associated with friends and strangers.</w:t>
      </w:r>
    </w:p>
    <w:p w14:paraId="4E55CC0B" w14:textId="5764FA06"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ED438D">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ED438D">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ED438D">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 </w:instrText>
      </w:r>
      <w:r w:rsidR="00ED438D">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DATA </w:instrText>
      </w:r>
      <w:r w:rsidR="00ED438D">
        <w:rPr>
          <w:lang w:val="en-US"/>
        </w:rPr>
      </w:r>
      <w:r w:rsidR="00ED438D">
        <w:rPr>
          <w:lang w:val="en-US"/>
        </w:rPr>
        <w:fldChar w:fldCharType="end"/>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ED438D">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ED438D">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ED438D">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w:instrText>
      </w:r>
      <w:r w:rsidR="00ED438D">
        <w:rPr>
          <w:rFonts w:hint="eastAsia"/>
          <w:lang w:val="en-US"/>
        </w:rPr>
        <w:instrText>‐</w:instrText>
      </w:r>
      <w:r w:rsidR="00ED438D">
        <w:rPr>
          <w:lang w:val="en-US"/>
        </w:rPr>
        <w:instrText>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ED438D">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 </w:instrText>
      </w:r>
      <w:r w:rsidR="00ED438D">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DATA </w:instrText>
      </w:r>
      <w:r w:rsidR="00ED438D">
        <w:rPr>
          <w:lang w:val="en-US"/>
        </w:rPr>
      </w:r>
      <w:r w:rsidR="00ED438D">
        <w:rPr>
          <w:lang w:val="en-US"/>
        </w:rPr>
        <w:fldChar w:fldCharType="end"/>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7566A7A3" w14:textId="60660881" w:rsidR="008F6A86" w:rsidRPr="00932AAF" w:rsidRDefault="00331FC7" w:rsidP="000863E0">
      <w:pPr>
        <w:ind w:firstLineChars="100" w:firstLine="240"/>
        <w:rPr>
          <w:lang w:val="en-US"/>
        </w:rPr>
      </w:pPr>
      <w:r w:rsidRPr="00F65597">
        <w:t>Evaluating the reliability of a behavioral paradigm is essential for researchers planning to use the paradigm to investigate different research questions, such as individual differences and underlying mechanisms</w:t>
      </w:r>
      <w:r w:rsidR="008F6A86" w:rsidRPr="00F65597">
        <w:t xml:space="preserve"> </w: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ED438D">
        <w:instrText xml:space="preserve"> ADDIN EN.CITE </w:instrText>
      </w:r>
      <w:r w:rsidR="00ED438D">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ED438D">
        <w:instrText xml:space="preserve"> ADDIN EN.CITE.DATA </w:instrText>
      </w:r>
      <w:r w:rsidR="00ED438D">
        <w:fldChar w:fldCharType="end"/>
      </w:r>
      <w:r w:rsidRPr="00F65597">
        <w:fldChar w:fldCharType="separate"/>
      </w:r>
      <w:r w:rsidRPr="00F65597">
        <w:rPr>
          <w:noProof/>
        </w:rPr>
        <w:t>(Green et al., 2016; Hedge et al., 2018; Parsons et al., 2019)</w:t>
      </w:r>
      <w:r w:rsidRPr="00F65597">
        <w:fldChar w:fldCharType="end"/>
      </w:r>
      <w:r w:rsidRPr="00F65597">
        <w:t>.</w:t>
      </w:r>
      <w:r w:rsidR="008F6A86" w:rsidRPr="00F65597">
        <w:t xml:space="preserve"> While SPMT has gained widespread adoption as a prominent method for investigating the underlying mechanism of SPE, there has been microscopic examination and report of the psychometric properties of the outcomes, leaving the reliability of using the SPMT for measuring individual differences and group level consistency unknown </w:t>
      </w:r>
      <w:r w:rsidR="008F6A86" w:rsidRPr="00F65597">
        <w:fldChar w:fldCharType="begin"/>
      </w:r>
      <w:r w:rsidR="00ED438D">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8F6A86" w:rsidRPr="00F65597">
        <w:fldChar w:fldCharType="separate"/>
      </w:r>
      <w:r w:rsidR="000863E0">
        <w:rPr>
          <w:noProof/>
        </w:rPr>
        <w:t>(Zorowitz &amp; Niv, 2023)</w:t>
      </w:r>
      <w:r w:rsidR="008F6A86" w:rsidRPr="00F65597">
        <w:fldChar w:fldCharType="end"/>
      </w:r>
      <w:r w:rsidR="008F6A86" w:rsidRPr="00F65597">
        <w:t xml:space="preserve">. </w:t>
      </w:r>
      <w:r w:rsidR="00D068A5" w:rsidRPr="00F65597">
        <w:t xml:space="preserve">Furthermore, in tasks as simple as the SPMT, there are multiple approaches to quantify the </w:t>
      </w:r>
      <w:r w:rsidR="00932AAF" w:rsidRPr="00F65597">
        <w:t>SPE</w:t>
      </w:r>
      <w:r w:rsidR="00D068A5" w:rsidRPr="00F65597">
        <w:t>.</w:t>
      </w:r>
      <w:r w:rsidR="00F65597">
        <w:rPr>
          <w:lang w:val="en-US"/>
        </w:rPr>
        <w:t xml:space="preserve"> </w:t>
      </w:r>
      <w:r w:rsidR="00F65597" w:rsidRPr="00F65597">
        <w:t>The SPMT yields two direct outcome variables for quantifying SPE:</w:t>
      </w:r>
      <w:r w:rsidR="00F65597">
        <w:rPr>
          <w:lang w:val="en-US"/>
        </w:rPr>
        <w:t xml:space="preserve"> </w:t>
      </w:r>
      <w:r w:rsidR="00F65597" w:rsidRPr="00F65597">
        <w:t xml:space="preserve">mean reaction time (RT) and accuracy (ACC). In addition to these, the existing literature has identified four additional outcome variables derived from RT and ACC. These include </w:t>
      </w:r>
      <w:r w:rsidR="00D068A5" w:rsidRPr="00F65597">
        <w:t>efficiency</w:t>
      </w:r>
      <w:r w:rsidR="00F65597" w:rsidRPr="00F65597">
        <w:t xml:space="preserve"> (</w:t>
      </w:r>
      <w:r w:rsidR="00F65597" w:rsidRPr="00F65597">
        <w:rPr>
          <w:i/>
          <w:iCs/>
        </w:rPr>
        <w:t>η</w:t>
      </w:r>
      <w:r w:rsidR="00F65597" w:rsidRPr="00F65597">
        <w:t>)</w:t>
      </w:r>
      <w:r w:rsidR="006F5CE9" w:rsidRPr="00F65597">
        <w:t xml:space="preserve"> </w:t>
      </w:r>
      <w:r w:rsidR="00A64EC7" w:rsidRPr="00F65597">
        <w:fldChar w:fldCharType="begin"/>
      </w:r>
      <w:r w:rsidR="00ED438D">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65597">
        <w:fldChar w:fldCharType="separate"/>
      </w:r>
      <w:r w:rsidR="00ED77D3" w:rsidRPr="00F65597">
        <w:rPr>
          <w:noProof/>
        </w:rPr>
        <w:t>(Humphreys &amp; Sui, 2015; Stoeber &amp; Eysenck, 2008)</w:t>
      </w:r>
      <w:r w:rsidR="00A64EC7" w:rsidRPr="00F65597">
        <w:fldChar w:fldCharType="end"/>
      </w:r>
      <w:r w:rsidR="00A64EC7" w:rsidRPr="00F65597">
        <w:t xml:space="preserve">, </w:t>
      </w:r>
      <w:r w:rsidR="00F65597" w:rsidRPr="00F65597">
        <w:t xml:space="preserve">sensitivity </w:t>
      </w:r>
      <w:r w:rsidR="00F65597">
        <w:rPr>
          <w:lang w:val="en-US"/>
        </w:rPr>
        <w:t>score (</w:t>
      </w:r>
      <w:r w:rsidR="009B79B9" w:rsidRPr="00F65597">
        <w:rPr>
          <w:i/>
          <w:iCs/>
        </w:rPr>
        <w:t>d</w:t>
      </w:r>
      <w:r w:rsidR="00932AAF" w:rsidRPr="00F65597">
        <w:rPr>
          <w:i/>
          <w:iCs/>
        </w:rPr>
        <w:t>’</w:t>
      </w:r>
      <w:r w:rsidR="00F65597">
        <w:rPr>
          <w:lang w:val="en-US"/>
        </w:rPr>
        <w:t xml:space="preserve">) </w:t>
      </w:r>
      <w:r w:rsidR="00932AAF" w:rsidRPr="00F65597">
        <w:t>under</w:t>
      </w:r>
      <w:r w:rsidR="009B79B9" w:rsidRPr="00F65597">
        <w:t xml:space="preserve"> </w:t>
      </w:r>
      <w:r w:rsidR="00F15475" w:rsidRPr="00F65597">
        <w:t>s</w:t>
      </w:r>
      <w:r w:rsidR="00D572C7" w:rsidRPr="00F65597">
        <w:t xml:space="preserve">ignal </w:t>
      </w:r>
      <w:r w:rsidR="00F15475" w:rsidRPr="00F65597">
        <w:t>d</w:t>
      </w:r>
      <w:r w:rsidR="00D572C7" w:rsidRPr="00F65597">
        <w:t xml:space="preserve">etection </w:t>
      </w:r>
      <w:r w:rsidR="00F15475" w:rsidRPr="00F65597">
        <w:t>t</w:t>
      </w:r>
      <w:r w:rsidR="00D572C7" w:rsidRPr="00F65597">
        <w:t xml:space="preserve">heory </w:t>
      </w:r>
      <w:r w:rsidR="00146F5D" w:rsidRPr="00F65597">
        <w:fldChar w:fldCharType="begin"/>
      </w:r>
      <w:r w:rsidR="00ED438D">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65597">
        <w:fldChar w:fldCharType="separate"/>
      </w:r>
      <w:r w:rsidR="00146F5D" w:rsidRPr="00F65597">
        <w:rPr>
          <w:noProof/>
        </w:rPr>
        <w:t>(Hu et al., 2020; Sui et al., 2012)</w:t>
      </w:r>
      <w:r w:rsidR="00146F5D" w:rsidRPr="00F65597">
        <w:fldChar w:fldCharType="end"/>
      </w:r>
      <w:r w:rsidR="009B79B9" w:rsidRPr="00F65597">
        <w:t>, and drift rate (</w:t>
      </w:r>
      <w:r w:rsidR="009B79B9" w:rsidRPr="00F65597">
        <w:rPr>
          <w:i/>
          <w:iCs/>
        </w:rPr>
        <w:t>v</w:t>
      </w:r>
      <w:r w:rsidR="009B79B9" w:rsidRPr="00F65597">
        <w:t>) and starting point (</w:t>
      </w:r>
      <w:r w:rsidR="009B79B9" w:rsidRPr="00F65597">
        <w:rPr>
          <w:i/>
          <w:iCs/>
        </w:rPr>
        <w:t>z</w:t>
      </w:r>
      <w:r w:rsidR="009B79B9" w:rsidRPr="00F65597">
        <w:t xml:space="preserve">) </w:t>
      </w:r>
      <w:r w:rsidR="00932AAF" w:rsidRPr="00F65597">
        <w:t xml:space="preserve">estimated using the drift-diffusion models </w:t>
      </w:r>
      <w:r w:rsidR="00816F72" w:rsidRPr="00F65597">
        <w:t>(</w:t>
      </w:r>
      <w:r w:rsidR="009B79B9" w:rsidRPr="00F65597">
        <w:t>DDM</w:t>
      </w:r>
      <w:r w:rsidR="00816F72" w:rsidRPr="00F65597">
        <w:t>)</w:t>
      </w:r>
      <w:r w:rsidR="00D068A5" w:rsidRPr="00F65597">
        <w:t xml:space="preserve"> </w:t>
      </w:r>
      <w:r w:rsidR="00D068A5" w:rsidRPr="00F65597">
        <w:fldChar w:fldCharType="begin"/>
      </w:r>
      <w:r w:rsidR="00ED438D">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sidRPr="00F65597">
        <w:fldChar w:fldCharType="separate"/>
      </w:r>
      <w:r w:rsidR="00D068A5" w:rsidRPr="00F65597">
        <w:rPr>
          <w:noProof/>
        </w:rPr>
        <w:t>(Golubickis et al., 2017)</w:t>
      </w:r>
      <w:r w:rsidR="00D068A5" w:rsidRPr="00F65597">
        <w:fldChar w:fldCharType="end"/>
      </w:r>
      <w:r w:rsidR="00ED77D3" w:rsidRPr="00F65597">
        <w:t>.</w:t>
      </w:r>
      <w:r w:rsidR="00F15475" w:rsidRPr="00F65597">
        <w:t xml:space="preserve"> Moreover, the calculation of SPE can employ different baseline conditions, </w:t>
      </w:r>
      <w:r w:rsidR="00F65597" w:rsidRPr="00F65597">
        <w:t xml:space="preserve">such as </w:t>
      </w:r>
      <w:r w:rsidR="00F15475" w:rsidRPr="00F65597">
        <w:t xml:space="preserve">“Close </w:t>
      </w:r>
      <w:r w:rsidR="00F15475" w:rsidRPr="00F65597">
        <w:rPr>
          <w:rFonts w:hint="eastAsia"/>
        </w:rPr>
        <w:t>other</w:t>
      </w:r>
      <w:r w:rsidR="00F15475" w:rsidRPr="00F65597">
        <w:t>”</w:t>
      </w:r>
      <w:r w:rsidR="008818E8">
        <w:t xml:space="preserve"> </w:t>
      </w:r>
      <w:r w:rsidR="008818E8">
        <w:fldChar w:fldCharType="begin"/>
      </w:r>
      <w:r w:rsidR="00ED438D">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2&lt;/RecNum&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8818E8">
        <w:fldChar w:fldCharType="separate"/>
      </w:r>
      <w:r w:rsidR="008818E8">
        <w:rPr>
          <w:noProof/>
        </w:rPr>
        <w:t>(Navon &amp; Makovski, 2021; Svensson et al., 2022)</w:t>
      </w:r>
      <w:r w:rsidR="008818E8">
        <w:fldChar w:fldCharType="end"/>
      </w:r>
      <w:r w:rsidR="00F15475" w:rsidRPr="00F65597">
        <w:t>, “Stranger”</w:t>
      </w:r>
      <w:r w:rsidR="008818E8">
        <w:t xml:space="preserve"> </w:t>
      </w:r>
      <w:r w:rsidR="008818E8">
        <w:fldChar w:fldCharType="begin"/>
      </w:r>
      <w:r w:rsidR="00ED438D">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8818E8">
        <w:fldChar w:fldCharType="separate"/>
      </w:r>
      <w:r w:rsidR="008818E8">
        <w:rPr>
          <w:noProof/>
        </w:rPr>
        <w:t>(Constable et al., 2021; Orellana-Corrales et al.)</w:t>
      </w:r>
      <w:r w:rsidR="008818E8">
        <w:fldChar w:fldCharType="end"/>
      </w:r>
      <w:r w:rsidR="00F15475" w:rsidRPr="00F65597">
        <w:t>, “Celebrity”</w:t>
      </w:r>
      <w:r w:rsidR="008818E8">
        <w:t xml:space="preserve"> </w:t>
      </w:r>
      <w:r w:rsidR="008818E8">
        <w:fldChar w:fldCharType="begin"/>
      </w:r>
      <w:r w:rsidR="00ED438D">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8818E8">
        <w:fldChar w:fldCharType="separate"/>
      </w:r>
      <w:r w:rsidR="008818E8">
        <w:rPr>
          <w:noProof/>
        </w:rPr>
        <w:t>(Qian et al., 2020)</w:t>
      </w:r>
      <w:r w:rsidR="008818E8">
        <w:fldChar w:fldCharType="end"/>
      </w:r>
      <w:r w:rsidR="00F15475" w:rsidRPr="00F65597">
        <w:t>, and “Non-person”</w:t>
      </w:r>
      <w:r w:rsidR="00F65597">
        <w:rPr>
          <w:lang w:val="en-US"/>
        </w:rPr>
        <w:t xml:space="preserve"> </w:t>
      </w:r>
      <w:r w:rsidR="008818E8">
        <w:rPr>
          <w:lang w:val="en-US"/>
        </w:rPr>
        <w:fldChar w:fldCharType="begin"/>
      </w:r>
      <w:r w:rsidR="00ED438D">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8818E8">
        <w:rPr>
          <w:lang w:val="en-US"/>
        </w:rPr>
        <w:fldChar w:fldCharType="separate"/>
      </w:r>
      <w:r w:rsidR="008818E8">
        <w:rPr>
          <w:noProof/>
          <w:lang w:val="en-US"/>
        </w:rPr>
        <w:t>(Schäfer &amp; Frings, 2019)</w:t>
      </w:r>
      <w:r w:rsidR="008818E8">
        <w:rPr>
          <w:lang w:val="en-US"/>
        </w:rPr>
        <w:fldChar w:fldCharType="end"/>
      </w:r>
      <w:r w:rsidR="00F15475" w:rsidRPr="00F65597">
        <w:t>.</w:t>
      </w:r>
      <w:r w:rsidR="000863E0">
        <w:rPr>
          <w:lang w:val="en-US"/>
        </w:rPr>
        <w:t xml:space="preserve"> </w:t>
      </w:r>
      <w:r w:rsidR="000863E0" w:rsidRPr="00A12B29">
        <w:rPr>
          <w:lang w:val="en-US"/>
        </w:rPr>
        <w:t>Given the increasing use of SPMT to assess individual differences in fields such as psychiatry</w:t>
      </w:r>
      <w:r w:rsidR="000863E0" w:rsidRPr="006A5A80">
        <w:rPr>
          <w:lang w:val="en-US"/>
        </w:rPr>
        <w:t xml:space="preserve"> </w:t>
      </w:r>
      <w:r w:rsidR="000863E0" w:rsidRPr="006A5A80">
        <w:rPr>
          <w:lang w:val="en-US"/>
        </w:rPr>
        <w:fldChar w:fldCharType="begin"/>
      </w:r>
      <w:r w:rsidR="00ED438D">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0863E0" w:rsidRPr="006A5A80">
        <w:rPr>
          <w:lang w:val="en-US"/>
        </w:rPr>
        <w:fldChar w:fldCharType="separate"/>
      </w:r>
      <w:r w:rsidR="000863E0" w:rsidRPr="006A5A80">
        <w:rPr>
          <w:noProof/>
          <w:lang w:val="en-US"/>
        </w:rPr>
        <w:t>(Liu et al., 2022)</w:t>
      </w:r>
      <w:r w:rsidR="000863E0" w:rsidRPr="006A5A80">
        <w:rPr>
          <w:lang w:val="en-US"/>
        </w:rPr>
        <w:fldChar w:fldCharType="end"/>
      </w:r>
      <w:r w:rsidR="000863E0" w:rsidRPr="006A5A80">
        <w:t xml:space="preserve"> </w:t>
      </w:r>
      <w:r w:rsidR="000863E0" w:rsidRPr="00A12B29">
        <w:rPr>
          <w:lang w:val="en-US"/>
        </w:rPr>
        <w:t>and social psychology</w:t>
      </w:r>
      <w:r w:rsidR="000863E0" w:rsidRPr="006A5A80">
        <w:rPr>
          <w:lang w:val="en-US"/>
        </w:rPr>
        <w:t xml:space="preserve"> </w:t>
      </w:r>
      <w:r w:rsidR="000863E0" w:rsidRPr="006A5A80">
        <w:rPr>
          <w:lang w:val="en-US"/>
        </w:rPr>
        <w:fldChar w:fldCharType="begin"/>
      </w:r>
      <w:r w:rsidR="00ED438D">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0863E0" w:rsidRPr="006A5A80">
        <w:rPr>
          <w:lang w:val="en-US"/>
        </w:rPr>
        <w:fldChar w:fldCharType="separate"/>
      </w:r>
      <w:r w:rsidR="000863E0" w:rsidRPr="006A5A80">
        <w:rPr>
          <w:noProof/>
          <w:lang w:val="en-US"/>
        </w:rPr>
        <w:t>(Enock et al., 2018)</w:t>
      </w:r>
      <w:r w:rsidR="000863E0" w:rsidRPr="006A5A80">
        <w:rPr>
          <w:lang w:val="en-US"/>
        </w:rPr>
        <w:fldChar w:fldCharType="end"/>
      </w:r>
      <w:r w:rsidR="000863E0">
        <w:rPr>
          <w:lang w:val="en-US"/>
        </w:rPr>
        <w:t xml:space="preserve">, </w:t>
      </w:r>
      <w:r w:rsidR="000863E0" w:rsidRPr="00A12B29">
        <w:rPr>
          <w:lang w:val="en-US"/>
        </w:rPr>
        <w:t>it is crucial to ensure a high degree of measurement consistency</w:t>
      </w:r>
      <w:r w:rsidR="000863E0">
        <w:rPr>
          <w:lang w:val="en-US"/>
        </w:rPr>
        <w:t xml:space="preserve"> to </w:t>
      </w:r>
      <w:r w:rsidR="000863E0" w:rsidRPr="00A12B29">
        <w:rPr>
          <w:lang w:val="en-US"/>
        </w:rPr>
        <w:t xml:space="preserve">accurately assess human perceptual </w:t>
      </w:r>
      <w:r w:rsidR="000863E0">
        <w:rPr>
          <w:lang w:val="en-US"/>
        </w:rPr>
        <w:t xml:space="preserve">capacities. </w:t>
      </w:r>
      <w:r w:rsidR="007C251F">
        <w:t>As a result, two pivotal questions remain unresolved:</w:t>
      </w:r>
      <w:r w:rsidR="007C251F">
        <w:rPr>
          <w:lang w:val="en-US"/>
        </w:rPr>
        <w:t xml:space="preserve"> (1) </w:t>
      </w:r>
      <w:r w:rsidR="007C251F" w:rsidRPr="007C251F">
        <w:t xml:space="preserve">Can the six outcome variables (RT, ACC, </w:t>
      </w:r>
      <w:r w:rsidR="007C251F" w:rsidRPr="000863E0">
        <w:rPr>
          <w:i/>
          <w:iCs/>
        </w:rPr>
        <w:t>d’</w:t>
      </w:r>
      <w:r w:rsidR="007C251F" w:rsidRPr="007C251F">
        <w:t xml:space="preserve">, </w:t>
      </w:r>
      <w:r w:rsidR="007C251F" w:rsidRPr="000863E0">
        <w:rPr>
          <w:i/>
          <w:iCs/>
        </w:rPr>
        <w:t>η</w:t>
      </w:r>
      <w:r w:rsidR="007C251F" w:rsidRPr="007C251F">
        <w:t xml:space="preserve">, </w:t>
      </w:r>
      <w:r w:rsidR="007C251F" w:rsidRPr="000863E0">
        <w:rPr>
          <w:i/>
          <w:iCs/>
        </w:rPr>
        <w:t>v</w:t>
      </w:r>
      <w:r w:rsidR="007C251F" w:rsidRPr="007C251F">
        <w:t xml:space="preserve">, </w:t>
      </w:r>
      <w:r w:rsidR="007C251F" w:rsidRPr="000863E0">
        <w:rPr>
          <w:i/>
          <w:iCs/>
        </w:rPr>
        <w:t>z</w:t>
      </w:r>
      <w:r w:rsidR="007C251F" w:rsidRPr="007C251F">
        <w:t xml:space="preserve">) </w:t>
      </w:r>
      <w:r w:rsidR="007C251F" w:rsidRPr="000863E0">
        <w:t>reliably</w:t>
      </w:r>
      <w:r w:rsidR="007C251F" w:rsidRPr="007C251F">
        <w:t xml:space="preserve"> measure the </w:t>
      </w:r>
      <w:r w:rsidR="007C251F" w:rsidRPr="000863E0">
        <w:t xml:space="preserve">SPE </w:t>
      </w:r>
      <w:r w:rsidR="007C251F" w:rsidRPr="007C251F">
        <w:t>under various baseline conditions? Additionally, which of these outcome variables demonstrate the highest level of reliability?</w:t>
      </w:r>
      <w:r w:rsidR="000863E0" w:rsidRPr="000863E0">
        <w:t xml:space="preserve"> (2)</w:t>
      </w:r>
      <w:r w:rsidR="000863E0">
        <w:rPr>
          <w:lang w:val="en-US"/>
        </w:rPr>
        <w:t xml:space="preserve"> </w:t>
      </w:r>
      <w:r w:rsidR="000863E0" w:rsidRPr="000863E0">
        <w:t>Is the</w:t>
      </w:r>
      <w:r w:rsidR="000863E0">
        <w:rPr>
          <w:lang w:val="en-US"/>
        </w:rPr>
        <w:t xml:space="preserve"> SPMT </w:t>
      </w:r>
      <w:r w:rsidR="000863E0" w:rsidRPr="000863E0">
        <w:t>suitable for assessing individual differences and group-level variations in the manifestation of the SPE?</w:t>
      </w:r>
      <w:r w:rsidR="000863E0">
        <w:rPr>
          <w:lang w:val="en-US"/>
        </w:rPr>
        <w:t xml:space="preserve"> </w:t>
      </w:r>
      <w:r w:rsidR="00F15475" w:rsidRPr="00F65597">
        <w:t>Addressing these questions is crucial for establishing the reliability of SPMT measurements, allowing for accurate assessment of the SPE and its implications in various domains.</w:t>
      </w:r>
    </w:p>
    <w:p w14:paraId="5839DAF3" w14:textId="0DDEF3EE" w:rsidR="00F15475" w:rsidRDefault="00D068A5" w:rsidP="00634D8E">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sidRPr="00F15475">
        <w:rPr>
          <w:rFonts w:hint="eastAsia"/>
          <w:lang w:val="en-US"/>
        </w:rPr>
        <w:t xml:space="preserve"> </w:t>
      </w:r>
      <w:r w:rsidRPr="00D068A5">
        <w:rPr>
          <w:lang w:val="en-US"/>
        </w:rPr>
        <w:t xml:space="preserve">reliability </w:t>
      </w:r>
      <w:r w:rsidR="00F15475" w:rsidRPr="00D068A5">
        <w:rPr>
          <w:lang w:val="en-US"/>
        </w:rPr>
        <w:t xml:space="preserve">of </w:t>
      </w:r>
      <w:r w:rsidR="00F15475">
        <w:rPr>
          <w:lang w:val="en-US"/>
        </w:rPr>
        <w:t>SPE</w:t>
      </w:r>
      <w:r w:rsidR="00F15475" w:rsidRPr="00F15475">
        <w:rPr>
          <w:lang w:val="en-US"/>
        </w:rPr>
        <w:t xml:space="preserve"> measures computed using </w:t>
      </w:r>
      <w:r w:rsidR="00634D8E">
        <w:rPr>
          <w:lang w:val="en-US"/>
        </w:rPr>
        <w:t>different</w:t>
      </w:r>
      <w:r w:rsidR="000863E0">
        <w:rPr>
          <w:lang w:val="en-US"/>
        </w:rPr>
        <w:t xml:space="preserve"> </w:t>
      </w:r>
      <w:r w:rsidR="00F15475" w:rsidRPr="00F15475">
        <w:rPr>
          <w:lang w:val="en-US"/>
        </w:rPr>
        <w:t>outcome variables</w:t>
      </w:r>
      <w:r w:rsidR="00F15475">
        <w:rPr>
          <w:lang w:val="en-US"/>
        </w:rPr>
        <w:t xml:space="preserve"> </w:t>
      </w:r>
      <w:r w:rsidR="000863E0">
        <w:rPr>
          <w:lang w:val="en-US"/>
        </w:rPr>
        <w:t xml:space="preserve">under </w:t>
      </w:r>
      <w:r w:rsidR="00634D8E">
        <w:rPr>
          <w:lang w:val="en-US"/>
        </w:rPr>
        <w:t>various</w:t>
      </w:r>
      <w:r w:rsidR="000863E0" w:rsidRPr="00F15475">
        <w:rPr>
          <w:lang w:val="en-US"/>
        </w:rPr>
        <w:t xml:space="preserve"> baseline conditions </w:t>
      </w:r>
      <w:r w:rsidRPr="00D068A5">
        <w:rPr>
          <w:lang w:val="en-US"/>
        </w:rPr>
        <w:t>in the SPMT.</w:t>
      </w:r>
      <w:r w:rsidR="000863E0">
        <w:rPr>
          <w:lang w:val="en-US"/>
        </w:rPr>
        <w:t xml:space="preserve"> </w:t>
      </w:r>
      <w:r w:rsidR="000863E0" w:rsidRPr="00F15475">
        <w:rPr>
          <w:lang w:val="en-US"/>
        </w:rPr>
        <w:t xml:space="preserve">This was achieved by </w:t>
      </w:r>
      <w:r w:rsidR="000863E0" w:rsidRPr="00A77F77">
        <w:rPr>
          <w:lang w:val="en-US"/>
        </w:rPr>
        <w:t xml:space="preserve">re-analyzed </w:t>
      </w:r>
      <w:r w:rsidR="000863E0">
        <w:rPr>
          <w:lang w:val="en-US"/>
        </w:rPr>
        <w:t xml:space="preserve">data of </w:t>
      </w:r>
      <w:r w:rsidR="000863E0" w:rsidRPr="00A77F77">
        <w:rPr>
          <w:lang w:val="en-US"/>
        </w:rPr>
        <w:t xml:space="preserve">18 </w:t>
      </w:r>
      <w:r w:rsidR="000863E0">
        <w:rPr>
          <w:lang w:val="en-US"/>
        </w:rPr>
        <w:t>independent studies</w:t>
      </w:r>
      <w:r w:rsidR="000863E0" w:rsidRPr="00A77F77">
        <w:rPr>
          <w:lang w:val="en-US"/>
        </w:rPr>
        <w:t xml:space="preserve"> from </w:t>
      </w:r>
      <w:r w:rsidR="000863E0">
        <w:rPr>
          <w:lang w:val="en-US"/>
        </w:rPr>
        <w:t>9</w:t>
      </w:r>
      <w:r w:rsidR="000863E0" w:rsidRPr="00A77F77">
        <w:rPr>
          <w:lang w:val="en-US"/>
        </w:rPr>
        <w:t xml:space="preserve"> papers </w:t>
      </w:r>
      <w:r w:rsidR="000863E0">
        <w:rPr>
          <w:lang w:val="en-US"/>
        </w:rPr>
        <w:t xml:space="preserve">and 2 </w:t>
      </w:r>
      <w:r w:rsidR="00F92FC3">
        <w:rPr>
          <w:rFonts w:hint="eastAsia"/>
          <w:lang w:val="en-US"/>
        </w:rPr>
        <w:t>un</w:t>
      </w:r>
      <w:r w:rsidR="00F92FC3">
        <w:rPr>
          <w:lang w:val="en-US"/>
        </w:rPr>
        <w:t xml:space="preserve">published </w:t>
      </w:r>
      <w:r w:rsidR="000863E0">
        <w:rPr>
          <w:lang w:val="en-US"/>
        </w:rPr>
        <w:t xml:space="preserve">projects </w:t>
      </w:r>
      <w:r w:rsidR="000863E0" w:rsidRPr="00A77F77">
        <w:rPr>
          <w:lang w:val="en-US"/>
        </w:rPr>
        <w:t>(N = 857)</w:t>
      </w:r>
      <w:r w:rsidR="000863E0">
        <w:rPr>
          <w:lang w:val="en-US"/>
        </w:rPr>
        <w:t xml:space="preserve"> </w:t>
      </w:r>
      <w:r w:rsidR="000863E0" w:rsidRPr="00F15475">
        <w:rPr>
          <w:lang w:val="en-US"/>
        </w:rPr>
        <w:t>that employees SPMT.</w:t>
      </w:r>
      <w:r w:rsidR="000863E0">
        <w:rPr>
          <w:lang w:val="en-US"/>
        </w:rPr>
        <w:t xml:space="preserve"> </w:t>
      </w:r>
      <w:r w:rsidR="00F15475" w:rsidRPr="00F15475">
        <w:rPr>
          <w:lang w:val="en-US"/>
        </w:rPr>
        <w:t xml:space="preserve">In order to comprehensively assess the </w:t>
      </w:r>
      <w:r w:rsidR="00A77F77" w:rsidRPr="00A77F77">
        <w:rPr>
          <w:lang w:val="en-US"/>
        </w:rPr>
        <w:t xml:space="preserve">SPE measures </w:t>
      </w:r>
      <w:r w:rsidR="00F15475" w:rsidRPr="00F15475">
        <w:rPr>
          <w:lang w:val="en-US"/>
        </w:rPr>
        <w:t>derived from SPMT, we examined six outcome variables</w:t>
      </w:r>
      <w:r w:rsidR="00F15475">
        <w:rPr>
          <w:lang w:val="en-US"/>
        </w:rPr>
        <w:t xml:space="preserve"> </w:t>
      </w:r>
      <w:r w:rsidR="000863E0">
        <w:rPr>
          <w:lang w:val="en-US"/>
        </w:rPr>
        <w:t>(</w:t>
      </w:r>
      <w:r w:rsidR="000863E0" w:rsidRPr="007C251F">
        <w:t xml:space="preserve">(RT, ACC, </w:t>
      </w:r>
      <w:r w:rsidR="000863E0" w:rsidRPr="000863E0">
        <w:rPr>
          <w:i/>
          <w:iCs/>
        </w:rPr>
        <w:t>d’</w:t>
      </w:r>
      <w:r w:rsidR="000863E0" w:rsidRPr="007C251F">
        <w:t xml:space="preserve">, </w:t>
      </w:r>
      <w:r w:rsidR="000863E0" w:rsidRPr="000863E0">
        <w:rPr>
          <w:i/>
          <w:iCs/>
        </w:rPr>
        <w:t>η</w:t>
      </w:r>
      <w:r w:rsidR="000863E0" w:rsidRPr="007C251F">
        <w:t xml:space="preserve">, </w:t>
      </w:r>
      <w:r w:rsidR="000863E0" w:rsidRPr="000863E0">
        <w:rPr>
          <w:i/>
          <w:iCs/>
        </w:rPr>
        <w:t>v</w:t>
      </w:r>
      <w:r w:rsidR="000863E0" w:rsidRPr="007C251F">
        <w:t xml:space="preserve">, </w:t>
      </w:r>
      <w:r w:rsidR="000863E0" w:rsidRPr="000863E0">
        <w:rPr>
          <w:i/>
          <w:iCs/>
        </w:rPr>
        <w:t>z</w:t>
      </w:r>
      <w:r w:rsidR="000863E0">
        <w:rPr>
          <w:lang w:val="en-US"/>
        </w:rPr>
        <w:t xml:space="preserve">) </w:t>
      </w:r>
      <w:r w:rsidR="00634D8E">
        <w:rPr>
          <w:lang w:val="en-US"/>
        </w:rPr>
        <w:t>under four baseline conditions (</w:t>
      </w:r>
      <w:r w:rsidR="00634D8E" w:rsidRPr="00F65597">
        <w:t xml:space="preserve">“Close </w:t>
      </w:r>
      <w:r w:rsidR="00634D8E" w:rsidRPr="00F65597">
        <w:rPr>
          <w:rFonts w:hint="eastAsia"/>
        </w:rPr>
        <w:t>other</w:t>
      </w:r>
      <w:r w:rsidR="00634D8E" w:rsidRPr="00F65597">
        <w:t>”, “Stranger”, “Celebrity”, and “</w:t>
      </w:r>
      <w:r w:rsidR="00634D8E">
        <w:rPr>
          <w:lang w:val="en-US"/>
        </w:rPr>
        <w:t>N</w:t>
      </w:r>
      <w:r w:rsidR="00634D8E" w:rsidRPr="00F65597">
        <w:t>on-person”</w:t>
      </w:r>
      <w:r w:rsidR="00634D8E">
        <w:rPr>
          <w:lang w:val="en-US"/>
        </w:rPr>
        <w:t xml:space="preserve">), </w:t>
      </w:r>
      <w:r w:rsidR="00F15475" w:rsidRPr="00F15475">
        <w:rPr>
          <w:lang w:val="en-US"/>
        </w:rPr>
        <w:t xml:space="preserve">as mentioned earlier, that </w:t>
      </w:r>
      <w:r w:rsidR="00A77F77">
        <w:rPr>
          <w:lang w:val="en-US"/>
        </w:rPr>
        <w:t xml:space="preserve">is supposed to </w:t>
      </w:r>
      <w:r w:rsidR="00F15475" w:rsidRPr="00F15475">
        <w:rPr>
          <w:lang w:val="en-US"/>
        </w:rPr>
        <w:t>capture the disparity between self-related and other-related stimuli of the matching trials.</w:t>
      </w:r>
      <w:r w:rsidR="00634D8E">
        <w:rPr>
          <w:lang w:val="en-US"/>
        </w:rPr>
        <w:t xml:space="preserve"> </w:t>
      </w:r>
      <w:r w:rsidR="00F15475" w:rsidRPr="00F15475">
        <w:rPr>
          <w:lang w:val="en-US"/>
        </w:rPr>
        <w:t>Given the methods available for evaluating the reliability of cognitive tasks, we employed both the Split-Half Reliability</w:t>
      </w:r>
      <w:r w:rsidR="00E165D8">
        <w:rPr>
          <w:lang w:val="en-US"/>
        </w:rPr>
        <w:t xml:space="preserve"> </w:t>
      </w:r>
      <w:r w:rsidR="00E165D8" w:rsidRPr="00E165D8">
        <w:rPr>
          <w:lang w:val="en-US"/>
        </w:rPr>
        <w:t>(</w:t>
      </w:r>
      <w:r w:rsidR="00E165D8" w:rsidRPr="00E165D8">
        <w:rPr>
          <w:i/>
          <w:iCs/>
          <w:lang w:val="en-US"/>
        </w:rPr>
        <w:t>r</w:t>
      </w:r>
      <w:r w:rsidR="00E165D8" w:rsidRPr="00E165D8">
        <w:rPr>
          <w:lang w:val="en-US"/>
        </w:rPr>
        <w:t xml:space="preserve">) </w:t>
      </w:r>
      <w:r w:rsidR="00F15475" w:rsidRPr="00F15475">
        <w:rPr>
          <w:lang w:val="en-US"/>
        </w:rPr>
        <w:t xml:space="preserve">and Intraclass Correlation Coefficient (ICC) to determine the reliability of each </w:t>
      </w:r>
      <w:r w:rsidR="00634D8E">
        <w:rPr>
          <w:lang w:val="en-US"/>
        </w:rPr>
        <w:t>SPE measures</w:t>
      </w:r>
      <w:r w:rsidR="00F15475" w:rsidRPr="00F15475">
        <w:rPr>
          <w:lang w:val="en-US"/>
        </w:rPr>
        <w:t xml:space="preserve">. </w:t>
      </w:r>
      <w:r w:rsidR="00A735DB">
        <w:rPr>
          <w:lang w:val="en-US"/>
        </w:rPr>
        <w:t>The</w:t>
      </w:r>
      <w:r w:rsidR="00F15475" w:rsidRPr="00F15475">
        <w:rPr>
          <w:lang w:val="en-US"/>
        </w:rPr>
        <w:t xml:space="preserve"> findings </w:t>
      </w:r>
      <w:r w:rsidR="00A735DB">
        <w:rPr>
          <w:lang w:val="en-US"/>
        </w:rPr>
        <w:t xml:space="preserve">of our study </w:t>
      </w:r>
      <w:r w:rsidR="00F15475" w:rsidRPr="00F15475">
        <w:rPr>
          <w:lang w:val="en-US"/>
        </w:rPr>
        <w:t xml:space="preserve">aim to provide valuable insights into the reliability and consistency of SPMT and its </w:t>
      </w:r>
      <w:r w:rsidR="00A735DB">
        <w:rPr>
          <w:lang w:val="en-US"/>
        </w:rPr>
        <w:t>outcome variables</w:t>
      </w:r>
      <w:r w:rsidR="00F15475" w:rsidRPr="00F15475">
        <w:rPr>
          <w:lang w:val="en-US"/>
        </w:rPr>
        <w:t>, having the potential to facilitate the future utilization of SPMT in research, clinical settings, and personal performance monitoring.</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21181F51" w14:textId="4F0D796C" w:rsidR="00586F83" w:rsidRDefault="004F59A0" w:rsidP="0014261E">
      <w:pPr>
        <w:pStyle w:val="2"/>
        <w:spacing w:after="120"/>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lastRenderedPageBreak/>
        <w:t xml:space="preserve">2.1 </w:t>
      </w:r>
      <w:r w:rsidR="00BA0079" w:rsidRPr="006A5A80">
        <w:rPr>
          <w:rFonts w:ascii="Times New Roman" w:hAnsi="Times New Roman"/>
        </w:rPr>
        <w:t>Ethics information</w:t>
      </w:r>
      <w:bookmarkEnd w:id="14"/>
      <w:bookmarkEnd w:id="15"/>
      <w:bookmarkEnd w:id="16"/>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7" w:name="_bobtrkgl8pi0" w:colFirst="0" w:colLast="0"/>
      <w:bookmarkStart w:id="18" w:name="_Toc129530159"/>
      <w:bookmarkStart w:id="19" w:name="_Toc129530189"/>
      <w:bookmarkStart w:id="20" w:name="_Toc139718156"/>
      <w:bookmarkEnd w:id="17"/>
      <w:r>
        <w:rPr>
          <w:rFonts w:ascii="Times New Roman" w:hAnsi="Times New Roman"/>
        </w:rPr>
        <w:t xml:space="preserve">2.2 </w:t>
      </w:r>
      <w:r w:rsidR="00A77F77" w:rsidRPr="00A77F77">
        <w:rPr>
          <w:rFonts w:ascii="Times New Roman" w:hAnsi="Times New Roman"/>
        </w:rPr>
        <w:t xml:space="preserve">Experimental Design </w:t>
      </w:r>
      <w:bookmarkEnd w:id="18"/>
      <w:bookmarkEnd w:id="19"/>
      <w:bookmarkEnd w:id="20"/>
    </w:p>
    <w:p w14:paraId="023F50D8" w14:textId="4A47E308" w:rsidR="00A77F77" w:rsidRDefault="00C479F5" w:rsidP="00A77F77">
      <w:pPr>
        <w:ind w:firstLineChars="100" w:firstLine="240"/>
        <w:rPr>
          <w:lang w:val="en-US"/>
        </w:rPr>
      </w:pPr>
      <w:r>
        <w:rPr>
          <w:lang w:val="en-US"/>
        </w:rPr>
        <w:t xml:space="preserve">We </w:t>
      </w:r>
      <w:r w:rsidR="00A77F77" w:rsidRPr="00A77F77">
        <w:t xml:space="preserve">first provided a brief overview of </w:t>
      </w:r>
      <w:r w:rsidR="00B7597F">
        <w:rPr>
          <w:lang w:val="en-US"/>
        </w:rPr>
        <w:t>the</w:t>
      </w:r>
      <w:r w:rsidR="00A77F77" w:rsidRPr="00A77F77">
        <w:t xml:space="preserve"> original experimental design</w:t>
      </w:r>
      <w:r w:rsidR="00B7597F">
        <w:rPr>
          <w:lang w:val="en-US"/>
        </w:rPr>
        <w:t xml:space="preserve"> of SPMT</w:t>
      </w:r>
      <w:r w:rsidR="00A77F77" w:rsidRPr="00A77F77">
        <w:t xml:space="preserve">, as described in the Experiment 1 by </w:t>
      </w:r>
      <w:r w:rsidR="00A77F77" w:rsidRPr="006A5A80">
        <w:rPr>
          <w:lang w:val="en-US"/>
        </w:rPr>
        <w:fldChar w:fldCharType="begin"/>
      </w:r>
      <w:r w:rsidR="00ED438D">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noProof/>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F6143A">
      <w:pPr>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A77F77">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3">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2312C396" w:rsidR="00630EE2" w:rsidRPr="00F6143A" w:rsidRDefault="003970A3" w:rsidP="00F6143A">
      <w:pPr>
        <w:spacing w:beforeLines="100" w:before="240" w:afterLines="100" w:after="240"/>
        <w:jc w:val="center"/>
      </w:pPr>
      <w:r w:rsidRPr="00F6143A">
        <w:rPr>
          <w:rFonts w:eastAsia="MS Mincho"/>
          <w:b/>
          <w:bCs/>
          <w:lang w:val="en-US" w:eastAsia="de-DE"/>
        </w:rPr>
        <w:t>Fig</w:t>
      </w:r>
      <w:r w:rsidR="004F59A0" w:rsidRPr="00F6143A">
        <w:rPr>
          <w:rFonts w:eastAsia="MS Mincho"/>
          <w:b/>
          <w:bCs/>
          <w:lang w:val="en-US" w:eastAsia="de-DE"/>
        </w:rPr>
        <w:t>.</w:t>
      </w:r>
      <w:r w:rsidRPr="00F6143A">
        <w:rPr>
          <w:rFonts w:eastAsia="MS Mincho"/>
          <w:b/>
          <w:bCs/>
          <w:lang w:val="en-US" w:eastAsia="de-DE"/>
        </w:rPr>
        <w:t xml:space="preserve"> 1.</w:t>
      </w:r>
      <w:r w:rsidRPr="00F6143A">
        <w:rPr>
          <w:rFonts w:eastAsia="MS Mincho"/>
          <w:lang w:val="en-US" w:eastAsia="de-DE"/>
        </w:rPr>
        <w:t xml:space="preserve">  </w:t>
      </w:r>
      <w:r w:rsidR="00664FB1" w:rsidRPr="00F6143A">
        <w:rPr>
          <w:rFonts w:eastAsia="MS Mincho"/>
          <w:lang w:val="en-US" w:eastAsia="de-DE"/>
        </w:rPr>
        <w:t xml:space="preserve">Procedure of the original </w:t>
      </w:r>
      <w:r w:rsidR="00BC1362" w:rsidRPr="00F6143A">
        <w:rPr>
          <w:rFonts w:eastAsia="MS Mincho"/>
          <w:lang w:val="en-US" w:eastAsia="de-DE"/>
        </w:rPr>
        <w:t>SPMT</w:t>
      </w:r>
      <w:r w:rsidR="00664FB1" w:rsidRPr="00F6143A">
        <w:rPr>
          <w:rFonts w:eastAsia="MS Mincho"/>
          <w:lang w:val="en-US" w:eastAsia="de-DE"/>
        </w:rPr>
        <w:t xml:space="preserve"> in the </w:t>
      </w:r>
      <w:r w:rsidR="00734D4B" w:rsidRPr="00F6143A">
        <w:rPr>
          <w:rFonts w:eastAsia="MS Mincho"/>
          <w:lang w:val="en-US" w:eastAsia="de-DE"/>
        </w:rPr>
        <w:t>E</w:t>
      </w:r>
      <w:r w:rsidR="00664FB1" w:rsidRPr="00F6143A">
        <w:rPr>
          <w:rFonts w:eastAsia="MS Mincho"/>
          <w:lang w:val="en-US" w:eastAsia="de-DE"/>
        </w:rPr>
        <w:t>xperiment 1</w:t>
      </w:r>
      <w:r w:rsidR="008E771F" w:rsidRPr="00F6143A">
        <w:rPr>
          <w:rFonts w:eastAsia="MS Mincho"/>
          <w:lang w:val="en-US" w:eastAsia="de-DE"/>
        </w:rPr>
        <w:t xml:space="preserve"> </w:t>
      </w:r>
      <w:r w:rsidR="008E771F" w:rsidRPr="00F6143A">
        <w:fldChar w:fldCharType="begin"/>
      </w:r>
      <w:r w:rsidR="00ED438D">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6143A">
        <w:fldChar w:fldCharType="separate"/>
      </w:r>
      <w:r w:rsidR="00734D4B" w:rsidRPr="00F6143A">
        <w:rPr>
          <w:noProof/>
        </w:rPr>
        <w:t>(Sui et al., 2012)</w:t>
      </w:r>
      <w:r w:rsidR="008E771F" w:rsidRPr="00F6143A">
        <w:fldChar w:fldCharType="end"/>
      </w:r>
      <w:r w:rsidR="00253B66" w:rsidRPr="00F6143A">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02E0B605" w14:textId="4B49163A" w:rsidR="00E165D8" w:rsidRPr="0038744B" w:rsidRDefault="00CB0739" w:rsidP="0038744B">
      <w:pPr>
        <w:pStyle w:val="2"/>
        <w:spacing w:after="120"/>
        <w:rPr>
          <w:rFonts w:ascii="Times New Roman" w:hAnsi="Times New Roman"/>
        </w:rPr>
      </w:pPr>
      <w:commentRangeStart w:id="21"/>
      <w:r>
        <w:rPr>
          <w:rFonts w:ascii="Times New Roman" w:hAnsi="Times New Roman"/>
        </w:rPr>
        <w:t>2.3</w:t>
      </w:r>
      <w:r w:rsidRPr="00A77F77">
        <w:rPr>
          <w:rFonts w:ascii="Times New Roman" w:hAnsi="Times New Roman"/>
        </w:rPr>
        <w:t>Datasets</w:t>
      </w:r>
      <w:r>
        <w:rPr>
          <w:rFonts w:ascii="Times New Roman" w:hAnsi="Times New Roman"/>
        </w:rPr>
        <w:t xml:space="preserve"> Acquisition</w:t>
      </w:r>
      <w:commentRangeEnd w:id="21"/>
      <w:r w:rsidR="004B7E46">
        <w:rPr>
          <w:rStyle w:val="a6"/>
          <w:rFonts w:ascii="Times New Roman" w:eastAsia="Times New Roman" w:hAnsi="Times New Roman"/>
          <w:b w:val="0"/>
        </w:rPr>
        <w:commentReference w:id="21"/>
      </w:r>
    </w:p>
    <w:p w14:paraId="5F3EAE6A" w14:textId="2DB50569" w:rsidR="00E165D8" w:rsidRPr="00E165D8" w:rsidRDefault="00E165D8" w:rsidP="0038744B">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0038744B" w:rsidRPr="000456DA">
        <w:rPr>
          <w:rFonts w:eastAsiaTheme="minorEastAsia"/>
          <w:bCs/>
          <w:lang w:val="en-US"/>
        </w:rPr>
        <w:fldChar w:fldCharType="begin"/>
      </w:r>
      <w:r w:rsidR="00ED438D">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38744B" w:rsidRPr="000456DA">
        <w:rPr>
          <w:rFonts w:eastAsiaTheme="minorEastAsia"/>
          <w:bCs/>
          <w:lang w:val="en-US"/>
        </w:rPr>
        <w:fldChar w:fldCharType="separate"/>
      </w:r>
      <w:r w:rsidR="0038744B">
        <w:rPr>
          <w:rFonts w:eastAsiaTheme="minorEastAsia"/>
          <w:bCs/>
          <w:noProof/>
          <w:lang w:val="en-US"/>
        </w:rPr>
        <w:t>(Hu et al., 2023)</w:t>
      </w:r>
      <w:r w:rsidR="0038744B" w:rsidRPr="000456DA">
        <w:rPr>
          <w:rFonts w:eastAsiaTheme="minorEastAsia"/>
          <w:bCs/>
          <w:lang w:val="en-US"/>
        </w:rPr>
        <w:fldChar w:fldCharType="end"/>
      </w:r>
      <w:r w:rsidR="0038744B">
        <w:rPr>
          <w:rFonts w:eastAsiaTheme="minorEastAsia"/>
          <w:bCs/>
          <w:lang w:val="en-US"/>
        </w:rPr>
        <w:t xml:space="preserve">, </w:t>
      </w:r>
      <w:r w:rsidRPr="00E165D8">
        <w:rPr>
          <w:rFonts w:eastAsiaTheme="minorEastAsia"/>
          <w:bCs/>
          <w:lang w:val="en-US"/>
        </w:rPr>
        <w:t xml:space="preserve">and the other provided by our collaborators </w:t>
      </w:r>
      <w:r w:rsidR="0038744B" w:rsidRPr="000456DA">
        <w:rPr>
          <w:rFonts w:eastAsiaTheme="minorEastAsia"/>
          <w:bCs/>
          <w:lang w:val="en-US"/>
        </w:rPr>
        <w:fldChar w:fldCharType="begin"/>
      </w:r>
      <w:r w:rsidR="00ED438D">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0038744B" w:rsidRPr="000456DA">
        <w:rPr>
          <w:rFonts w:eastAsiaTheme="minorEastAsia"/>
          <w:bCs/>
          <w:lang w:val="en-US"/>
        </w:rPr>
        <w:fldChar w:fldCharType="separate"/>
      </w:r>
      <w:r w:rsidR="0038744B" w:rsidRPr="000456DA">
        <w:rPr>
          <w:rFonts w:eastAsiaTheme="minorEastAsia"/>
          <w:bCs/>
          <w:noProof/>
          <w:lang w:val="en-US"/>
        </w:rPr>
        <w:t>(Liu et al., 2023)</w:t>
      </w:r>
      <w:commentRangeStart w:id="22"/>
      <w:commentRangeEnd w:id="22"/>
      <w:r w:rsidR="0038744B" w:rsidRPr="000456DA">
        <w:rPr>
          <w:rFonts w:eastAsiaTheme="minorEastAsia"/>
          <w:bCs/>
          <w:noProof/>
          <w:lang w:val="en-US"/>
        </w:rPr>
        <w:commentReference w:id="22"/>
      </w:r>
      <w:r w:rsidR="0038744B" w:rsidRPr="000456DA">
        <w:rPr>
          <w:rFonts w:eastAsiaTheme="minorEastAsia"/>
          <w:bCs/>
          <w:lang w:val="en-US"/>
        </w:rPr>
        <w:fldChar w:fldCharType="end"/>
      </w:r>
      <w:r w:rsidR="0038744B">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FFFCED4"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73AE73CE"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experimental design should align with the original SPMT by Sui et al. (2012).</w:t>
      </w:r>
    </w:p>
    <w:p w14:paraId="069D890B" w14:textId="77777777" w:rsidR="006C4880" w:rsidRPr="000456DA" w:rsidRDefault="006C4880" w:rsidP="006C4880">
      <w:pPr>
        <w:pStyle w:val="ad"/>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649F315A" w14:textId="33FE6E1E" w:rsidR="006C4880" w:rsidRPr="00F23FCC" w:rsidRDefault="009060AF" w:rsidP="006C4880">
      <w:pPr>
        <w:widowControl w:val="0"/>
        <w:ind w:firstLineChars="100" w:firstLine="240"/>
        <w:rPr>
          <w:rFonts w:eastAsiaTheme="minorEastAsia"/>
          <w:bCs/>
          <w:color w:val="000000" w:themeColor="text1"/>
          <w:lang w:val="en-US"/>
        </w:rPr>
      </w:pPr>
      <w:r>
        <w:rPr>
          <w:rFonts w:eastAsiaTheme="minorEastAsia"/>
          <w:bCs/>
          <w:color w:val="000000" w:themeColor="text1"/>
          <w:lang w:val="en-US"/>
        </w:rPr>
        <w:t xml:space="preserve">Among </w:t>
      </w:r>
      <w:r w:rsidR="009E2A3A">
        <w:rPr>
          <w:rFonts w:eastAsiaTheme="minorEastAsia" w:hint="eastAsia"/>
          <w:bCs/>
          <w:color w:val="000000" w:themeColor="text1"/>
          <w:lang w:val="en-US"/>
        </w:rPr>
        <w:t>the</w:t>
      </w:r>
      <w:r w:rsidR="009E2A3A">
        <w:rPr>
          <w:rFonts w:eastAsiaTheme="minorEastAsia"/>
          <w:bCs/>
          <w:color w:val="000000" w:themeColor="text1"/>
          <w:lang w:val="en-US"/>
        </w:rPr>
        <w:t xml:space="preserve"> </w:t>
      </w:r>
      <w:r>
        <w:rPr>
          <w:rFonts w:eastAsiaTheme="minorEastAsia"/>
          <w:bCs/>
          <w:color w:val="000000" w:themeColor="text1"/>
          <w:lang w:val="en-US"/>
        </w:rPr>
        <w:t>thirteen papers included,</w:t>
      </w:r>
      <w:r w:rsidR="006C4880" w:rsidRPr="00F23FCC">
        <w:rPr>
          <w:rFonts w:eastAsiaTheme="minorEastAsia"/>
          <w:bCs/>
          <w:color w:val="000000" w:themeColor="text1"/>
          <w:lang w:val="en-US"/>
        </w:rPr>
        <w:t xml:space="preserve"> seven papers made their raw data publicly available </w:t>
      </w:r>
      <w:r w:rsidR="006C4880"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ED438D">
        <w:rPr>
          <w:rFonts w:eastAsiaTheme="minorEastAsia"/>
          <w:bCs/>
          <w:color w:val="000000" w:themeColor="text1"/>
          <w:lang w:val="en-US"/>
        </w:rPr>
        <w:instrText xml:space="preserve"> ADDIN EN.CITE </w:instrText>
      </w:r>
      <w:r w:rsidR="00ED438D">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ED438D">
        <w:rPr>
          <w:rFonts w:eastAsiaTheme="minorEastAsia"/>
          <w:bCs/>
          <w:color w:val="000000" w:themeColor="text1"/>
          <w:lang w:val="en-US"/>
        </w:rPr>
        <w:instrText xml:space="preserve"> ADDIN EN.CITE.DATA </w:instrText>
      </w:r>
      <w:r w:rsidR="00ED438D">
        <w:rPr>
          <w:rFonts w:eastAsiaTheme="minorEastAsia"/>
          <w:bCs/>
          <w:color w:val="000000" w:themeColor="text1"/>
          <w:lang w:val="en-US"/>
        </w:rPr>
      </w:r>
      <w:r w:rsidR="00ED438D">
        <w:rPr>
          <w:rFonts w:eastAsiaTheme="minorEastAsia"/>
          <w:bCs/>
          <w:color w:val="000000" w:themeColor="text1"/>
          <w:lang w:val="en-US"/>
        </w:rPr>
        <w:fldChar w:fldCharType="end"/>
      </w:r>
      <w:r w:rsidR="006C4880" w:rsidRPr="00F23FCC">
        <w:rPr>
          <w:rFonts w:eastAsiaTheme="minorEastAsia"/>
          <w:bCs/>
          <w:color w:val="000000" w:themeColor="text1"/>
          <w:lang w:val="en-US"/>
        </w:rPr>
        <w:fldChar w:fldCharType="separate"/>
      </w:r>
      <w:r w:rsidR="006C4880"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006C4880" w:rsidRPr="00F23FCC">
        <w:rPr>
          <w:rFonts w:eastAsiaTheme="minorEastAsia"/>
          <w:bCs/>
          <w:color w:val="000000" w:themeColor="text1"/>
          <w:lang w:val="en-US"/>
        </w:rPr>
        <w:fldChar w:fldCharType="end"/>
      </w:r>
      <w:r w:rsidR="006C4880" w:rsidRPr="00F23FCC">
        <w:rPr>
          <w:rFonts w:eastAsiaTheme="minorEastAsia"/>
          <w:bCs/>
          <w:color w:val="000000" w:themeColor="text1"/>
          <w:lang w:val="en-US"/>
        </w:rPr>
        <w:t>. For the remaining</w:t>
      </w:r>
      <w:r w:rsidR="00067D40">
        <w:rPr>
          <w:rFonts w:eastAsiaTheme="minorEastAsia"/>
          <w:bCs/>
          <w:color w:val="000000" w:themeColor="text1"/>
          <w:lang w:val="en-US"/>
        </w:rPr>
        <w:t xml:space="preserve"> </w:t>
      </w:r>
      <w:r w:rsidR="0038744B">
        <w:rPr>
          <w:rFonts w:eastAsiaTheme="minorEastAsia"/>
          <w:bCs/>
          <w:color w:val="000000" w:themeColor="text1"/>
          <w:lang w:val="en-US"/>
        </w:rPr>
        <w:t>six</w:t>
      </w:r>
      <w:r w:rsidR="006C4880" w:rsidRPr="00F23FCC">
        <w:rPr>
          <w:rFonts w:eastAsiaTheme="minorEastAsia"/>
          <w:bCs/>
          <w:color w:val="000000" w:themeColor="text1"/>
          <w:lang w:val="en-US"/>
        </w:rPr>
        <w:t xml:space="preserve"> papers, we reached out to the authors and requested access to their trial-level data. Out of those six requests, </w:t>
      </w:r>
      <w:r w:rsidR="00067D40">
        <w:rPr>
          <w:rFonts w:eastAsiaTheme="minorEastAsia" w:hint="eastAsia"/>
          <w:bCs/>
          <w:color w:val="000000" w:themeColor="text1"/>
          <w:lang w:val="en-US"/>
        </w:rPr>
        <w:t>three</w:t>
      </w:r>
      <w:r w:rsidR="00067D40" w:rsidRPr="00067D40">
        <w:rPr>
          <w:rFonts w:eastAsiaTheme="minorEastAsia"/>
          <w:bCs/>
          <w:color w:val="000000" w:themeColor="text1"/>
          <w:lang w:val="en-US"/>
        </w:rPr>
        <w:t xml:space="preserve"> </w:t>
      </w:r>
      <w:r w:rsidR="00067D40" w:rsidRPr="00F23FCC">
        <w:rPr>
          <w:rFonts w:eastAsiaTheme="minorEastAsia"/>
          <w:bCs/>
          <w:color w:val="000000" w:themeColor="text1"/>
          <w:lang w:val="en-US"/>
        </w:rPr>
        <w:t>papers provided us</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with</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usable</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trial</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level</w:t>
      </w:r>
      <w:r w:rsidR="00067D40">
        <w:rPr>
          <w:rFonts w:eastAsiaTheme="minorEastAsia"/>
          <w:bCs/>
          <w:color w:val="000000" w:themeColor="text1"/>
          <w:lang w:val="en-US"/>
        </w:rPr>
        <w:t xml:space="preserve"> </w:t>
      </w:r>
      <w:commentRangeStart w:id="23"/>
      <w:commentRangeStart w:id="24"/>
      <w:r w:rsidR="00067D40">
        <w:rPr>
          <w:rFonts w:eastAsiaTheme="minorEastAsia"/>
          <w:bCs/>
          <w:color w:val="000000" w:themeColor="text1"/>
          <w:lang w:val="en-US"/>
        </w:rPr>
        <w:t>data</w:t>
      </w:r>
      <w:commentRangeEnd w:id="23"/>
      <w:r w:rsidR="00067D40">
        <w:rPr>
          <w:rStyle w:val="a6"/>
        </w:rPr>
        <w:commentReference w:id="23"/>
      </w:r>
      <w:commentRangeEnd w:id="24"/>
      <w:r w:rsidR="008818E8">
        <w:rPr>
          <w:rStyle w:val="a6"/>
        </w:rPr>
        <w:commentReference w:id="24"/>
      </w:r>
      <w:r w:rsidR="008818E8">
        <w:rPr>
          <w:rFonts w:eastAsiaTheme="minorEastAsia"/>
          <w:bCs/>
          <w:color w:val="000000" w:themeColor="text1"/>
          <w:lang w:val="en-US"/>
        </w:rPr>
        <w:t xml:space="preserve"> </w: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ED438D">
        <w:rPr>
          <w:rFonts w:eastAsiaTheme="minorEastAsia"/>
          <w:bCs/>
          <w:color w:val="000000" w:themeColor="text1"/>
          <w:lang w:val="en-US"/>
        </w:rPr>
        <w:instrText xml:space="preserve"> ADDIN EN.CITE </w:instrText>
      </w:r>
      <w:r w:rsidR="00ED438D">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ED438D">
        <w:rPr>
          <w:rFonts w:eastAsiaTheme="minorEastAsia"/>
          <w:bCs/>
          <w:color w:val="000000" w:themeColor="text1"/>
          <w:lang w:val="en-US"/>
        </w:rPr>
        <w:instrText xml:space="preserve"> ADDIN EN.CITE.DATA </w:instrText>
      </w:r>
      <w:r w:rsidR="00ED438D">
        <w:rPr>
          <w:rFonts w:eastAsiaTheme="minorEastAsia"/>
          <w:bCs/>
          <w:color w:val="000000" w:themeColor="text1"/>
          <w:lang w:val="en-US"/>
        </w:rPr>
      </w:r>
      <w:r w:rsidR="00ED438D">
        <w:rPr>
          <w:rFonts w:eastAsiaTheme="minorEastAsia"/>
          <w:bCs/>
          <w:color w:val="000000" w:themeColor="text1"/>
          <w:lang w:val="en-US"/>
        </w:rPr>
        <w:fldChar w:fldCharType="end"/>
      </w:r>
      <w:r w:rsidR="008818E8">
        <w:rPr>
          <w:rFonts w:eastAsiaTheme="minorEastAsia"/>
          <w:bCs/>
          <w:color w:val="000000" w:themeColor="text1"/>
          <w:lang w:val="en-US"/>
        </w:rPr>
        <w:fldChar w:fldCharType="separate"/>
      </w:r>
      <w:r w:rsidR="008818E8">
        <w:rPr>
          <w:rFonts w:eastAsiaTheme="minorEastAsia"/>
          <w:bCs/>
          <w:noProof/>
          <w:color w:val="000000" w:themeColor="text1"/>
          <w:lang w:val="en-US"/>
        </w:rPr>
        <w:t>(Kolvoort et al., 2020; Woźniak et al., 2018; Xu et al., 2021)</w:t>
      </w:r>
      <w:r w:rsidR="008818E8">
        <w:rPr>
          <w:rFonts w:eastAsiaTheme="minorEastAsia"/>
          <w:bCs/>
          <w:color w:val="000000" w:themeColor="text1"/>
          <w:lang w:val="en-US"/>
        </w:rPr>
        <w:fldChar w:fldCharType="end"/>
      </w:r>
      <w:r w:rsidR="00067D40">
        <w:rPr>
          <w:rFonts w:eastAsiaTheme="minorEastAsia"/>
          <w:bCs/>
          <w:color w:val="000000" w:themeColor="text1"/>
          <w:lang w:val="en-US"/>
        </w:rPr>
        <w:t xml:space="preserve">;  </w:t>
      </w:r>
      <w:r w:rsidR="006C4880" w:rsidRPr="00F23FCC">
        <w:rPr>
          <w:rFonts w:eastAsiaTheme="minorEastAsia"/>
          <w:bCs/>
          <w:color w:val="000000" w:themeColor="text1"/>
          <w:lang w:val="en-US"/>
        </w:rPr>
        <w:t xml:space="preserve">two papers provided us only with descriptive results, which unfortunately could not be used for calculating reliability </w:t>
      </w:r>
      <w:r w:rsidR="006C4880" w:rsidRPr="00F23FCC">
        <w:rPr>
          <w:rFonts w:eastAsiaTheme="minorEastAsia"/>
          <w:bCs/>
          <w:color w:val="000000" w:themeColor="text1"/>
          <w:lang w:val="en-US"/>
        </w:rPr>
        <w:fldChar w:fldCharType="begin"/>
      </w:r>
      <w:r w:rsidR="00ED438D">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006C4880" w:rsidRPr="00F23FCC">
        <w:rPr>
          <w:rFonts w:eastAsiaTheme="minorEastAsia"/>
          <w:bCs/>
          <w:color w:val="000000" w:themeColor="text1"/>
          <w:lang w:val="en-US"/>
        </w:rPr>
        <w:fldChar w:fldCharType="separate"/>
      </w:r>
      <w:r w:rsidR="006C4880" w:rsidRPr="00F23FCC">
        <w:rPr>
          <w:rFonts w:eastAsiaTheme="minorEastAsia"/>
          <w:bCs/>
          <w:noProof/>
          <w:color w:val="000000" w:themeColor="text1"/>
          <w:lang w:val="en-US"/>
        </w:rPr>
        <w:t>(Cheng &amp; Tseng, 2019; Martínez-Pérez et al., 2020)</w:t>
      </w:r>
      <w:r w:rsidR="006C4880" w:rsidRPr="00F23FCC">
        <w:rPr>
          <w:rFonts w:eastAsiaTheme="minorEastAsia"/>
          <w:bCs/>
          <w:color w:val="000000" w:themeColor="text1"/>
          <w:lang w:val="en-US"/>
        </w:rPr>
        <w:fldChar w:fldCharType="end"/>
      </w:r>
      <w:r w:rsidR="00067D40">
        <w:rPr>
          <w:rFonts w:eastAsiaTheme="minorEastAsia"/>
          <w:bCs/>
          <w:color w:val="000000" w:themeColor="text1"/>
          <w:lang w:val="en-US"/>
        </w:rPr>
        <w:t>; o</w:t>
      </w:r>
      <w:r w:rsidR="006C4880" w:rsidRPr="00F23FCC">
        <w:rPr>
          <w:rFonts w:eastAsiaTheme="minorEastAsia"/>
          <w:bCs/>
          <w:color w:val="000000" w:themeColor="text1"/>
          <w:lang w:val="en-US"/>
        </w:rPr>
        <w:t xml:space="preserve">ne </w:t>
      </w:r>
      <w:r w:rsidR="0038744B">
        <w:rPr>
          <w:rFonts w:eastAsiaTheme="minorEastAsia"/>
          <w:bCs/>
          <w:color w:val="000000" w:themeColor="text1"/>
          <w:lang w:val="en-US"/>
        </w:rPr>
        <w:t>paper</w:t>
      </w:r>
      <w:r w:rsidR="006C4880" w:rsidRPr="00F23FCC">
        <w:rPr>
          <w:rFonts w:eastAsiaTheme="minorEastAsia"/>
          <w:bCs/>
          <w:color w:val="000000" w:themeColor="text1"/>
          <w:lang w:val="en-US"/>
        </w:rPr>
        <w:t xml:space="preserve"> referred to data being shared on the Open Science Framework (OSF) platform (</w:t>
      </w:r>
      <w:hyperlink r:id="rId15" w:tgtFrame="_new" w:history="1">
        <w:r w:rsidR="006C4880" w:rsidRPr="00F23FCC">
          <w:rPr>
            <w:rFonts w:eastAsiaTheme="minorEastAsia"/>
            <w:bCs/>
            <w:color w:val="000000" w:themeColor="text1"/>
            <w:lang w:val="en-US"/>
          </w:rPr>
          <w:t>https://osf.io/pcv3u/</w:t>
        </w:r>
      </w:hyperlink>
      <w:r w:rsidR="006C4880" w:rsidRPr="00F23FCC">
        <w:rPr>
          <w:rFonts w:eastAsiaTheme="minorEastAsia"/>
          <w:bCs/>
          <w:color w:val="000000" w:themeColor="text1"/>
          <w:lang w:val="en-US"/>
        </w:rPr>
        <w:t>)</w:t>
      </w:r>
      <w:r w:rsidR="00067D40">
        <w:rPr>
          <w:rFonts w:eastAsiaTheme="minorEastAsia"/>
          <w:bCs/>
          <w:color w:val="000000" w:themeColor="text1"/>
          <w:lang w:val="en-US"/>
        </w:rPr>
        <w:t xml:space="preserve"> </w:t>
      </w:r>
      <w:r w:rsidR="00067D40" w:rsidRPr="00F23FCC">
        <w:rPr>
          <w:rFonts w:eastAsiaTheme="minorEastAsia"/>
          <w:bCs/>
          <w:color w:val="000000" w:themeColor="text1"/>
          <w:lang w:val="en-US"/>
        </w:rPr>
        <w:fldChar w:fldCharType="begin"/>
      </w:r>
      <w:r w:rsidR="00ED3D76">
        <w:rPr>
          <w:rFonts w:eastAsiaTheme="minorEastAsia"/>
          <w:bCs/>
          <w:color w:val="000000" w:themeColor="text1"/>
          <w:lang w:val="en-US"/>
        </w:rPr>
        <w:instrText xml:space="preserve"> ADDIN EN.CITE &lt;EndNote&gt;&lt;Cite&gt;&lt;Author&gt;Bukowski&lt;/Author&gt;&lt;Year&gt;2021&lt;/Year&gt;&lt;RecNum&gt;56&lt;/RecNum&gt;&lt;DisplayText&gt;(Bukowski et al., 2021)&lt;/DisplayText&gt;&lt;record&gt;&lt;rec-number&gt;56&lt;/rec-number&gt;&lt;foreign-keys&gt;&lt;key app="EN" db-id="zzdfttz2f2zttfe0f0npdwexxxawwtr9p5tz" timestamp="1690182757"&gt;56&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00067D40" w:rsidRPr="00F23FCC">
        <w:rPr>
          <w:rFonts w:eastAsiaTheme="minorEastAsia"/>
          <w:bCs/>
          <w:color w:val="000000" w:themeColor="text1"/>
          <w:lang w:val="en-US"/>
        </w:rPr>
        <w:fldChar w:fldCharType="separate"/>
      </w:r>
      <w:r w:rsidR="00067D40" w:rsidRPr="00F23FCC">
        <w:rPr>
          <w:rFonts w:eastAsiaTheme="minorEastAsia"/>
          <w:bCs/>
          <w:noProof/>
          <w:color w:val="000000" w:themeColor="text1"/>
          <w:lang w:val="en-US"/>
        </w:rPr>
        <w:t>(Bukowski et al., 2021)</w:t>
      </w:r>
      <w:r w:rsidR="00067D40" w:rsidRPr="00F23FCC">
        <w:rPr>
          <w:rFonts w:eastAsiaTheme="minorEastAsia"/>
          <w:bCs/>
          <w:color w:val="000000" w:themeColor="text1"/>
          <w:lang w:val="en-US"/>
        </w:rPr>
        <w:fldChar w:fldCharType="end"/>
      </w:r>
      <w:r w:rsidR="006C4880" w:rsidRPr="00F23FCC">
        <w:rPr>
          <w:rFonts w:eastAsiaTheme="minorEastAsia"/>
          <w:bCs/>
          <w:color w:val="000000" w:themeColor="text1"/>
          <w:lang w:val="en-US"/>
        </w:rPr>
        <w:t xml:space="preserve">, but we found that the repository was empty, making it </w:t>
      </w:r>
      <w:r>
        <w:rPr>
          <w:rFonts w:eastAsiaTheme="minorEastAsia"/>
          <w:bCs/>
          <w:color w:val="000000" w:themeColor="text1"/>
          <w:lang w:val="en-US"/>
        </w:rPr>
        <w:t>ineligible</w:t>
      </w:r>
      <w:r w:rsidRPr="00F23FCC">
        <w:rPr>
          <w:rFonts w:eastAsiaTheme="minorEastAsia"/>
          <w:bCs/>
          <w:color w:val="000000" w:themeColor="text1"/>
          <w:lang w:val="en-US"/>
        </w:rPr>
        <w:t xml:space="preserve"> </w:t>
      </w:r>
      <w:r w:rsidR="006C4880" w:rsidRPr="00F23FCC">
        <w:rPr>
          <w:rFonts w:eastAsiaTheme="minorEastAsia"/>
          <w:bCs/>
          <w:color w:val="000000" w:themeColor="text1"/>
          <w:lang w:val="en-US"/>
        </w:rPr>
        <w:t xml:space="preserve">for the current analysis. </w:t>
      </w:r>
    </w:p>
    <w:p w14:paraId="4BDC5CC1" w14:textId="1AE8A0AE" w:rsidR="00FF4222" w:rsidRPr="000456DA" w:rsidRDefault="00112854" w:rsidP="0038744B">
      <w:pPr>
        <w:widowControl w:val="0"/>
        <w:ind w:firstLineChars="100" w:firstLine="240"/>
        <w:rPr>
          <w:rFonts w:eastAsiaTheme="minorEastAsia"/>
          <w:bCs/>
          <w:lang w:val="en-US"/>
        </w:rPr>
        <w:sectPr w:rsidR="00FF422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commentRangeStart w:id="25"/>
      <w:r w:rsidR="009E2A3A">
        <w:rPr>
          <w:rFonts w:eastAsiaTheme="minorEastAsia"/>
          <w:bCs/>
          <w:lang w:val="en-US"/>
        </w:rPr>
        <w:t>nine</w:t>
      </w:r>
      <w:r w:rsidRPr="00112854">
        <w:rPr>
          <w:rFonts w:eastAsiaTheme="minorEastAsia"/>
          <w:bCs/>
          <w:lang w:val="en-US"/>
        </w:rPr>
        <w:t xml:space="preserve"> papers</w:t>
      </w:r>
      <w:r w:rsidR="009060AF">
        <w:rPr>
          <w:rFonts w:eastAsiaTheme="minorEastAsia"/>
          <w:bCs/>
          <w:lang w:val="en-US"/>
        </w:rPr>
        <w:t xml:space="preserve"> and two </w:t>
      </w:r>
      <w:r w:rsidR="0038744B">
        <w:rPr>
          <w:color w:val="000000"/>
        </w:rPr>
        <w:t>unpublished projects</w:t>
      </w:r>
      <w:r w:rsidR="0038744B">
        <w:rPr>
          <w:rFonts w:eastAsiaTheme="minorEastAsia"/>
          <w:bCs/>
          <w:lang w:val="en-US"/>
        </w:rPr>
        <w:t xml:space="preserve"> </w:t>
      </w:r>
      <w:commentRangeEnd w:id="25"/>
      <w:r w:rsidR="0038744B">
        <w:rPr>
          <w:rStyle w:val="a6"/>
        </w:rPr>
        <w:commentReference w:id="25"/>
      </w:r>
      <w:r w:rsidR="009060AF">
        <w:rPr>
          <w:rFonts w:eastAsiaTheme="minorEastAsia"/>
          <w:bCs/>
          <w:lang w:val="en-US"/>
        </w:rPr>
        <w:t>from our</w:t>
      </w:r>
      <w:r w:rsidRPr="00112854">
        <w:rPr>
          <w:rFonts w:eastAsiaTheme="minorEastAsia"/>
          <w:bCs/>
          <w:lang w:val="en-US"/>
        </w:rPr>
        <w:t xml:space="preserve"> </w:t>
      </w:r>
      <w:r w:rsidR="00E6364D" w:rsidRPr="000456DA">
        <w:rPr>
          <w:rFonts w:eastAsiaTheme="minorEastAsia"/>
          <w:bCs/>
          <w:lang w:val="en-US"/>
        </w:rPr>
        <w:t xml:space="preserve">laboratory </w:t>
      </w:r>
      <w:r w:rsidRPr="00112854">
        <w:rPr>
          <w:rFonts w:eastAsiaTheme="minorEastAsia"/>
          <w:bCs/>
          <w:lang w:val="en-US"/>
        </w:rPr>
        <w:t>and collaborator</w:t>
      </w:r>
      <w:r w:rsidR="009060AF">
        <w:rPr>
          <w:rFonts w:eastAsiaTheme="minorEastAsia"/>
          <w:bCs/>
          <w:lang w:val="en-US"/>
        </w:rPr>
        <w:t>s</w:t>
      </w:r>
      <w:r w:rsidRPr="00112854">
        <w:rPr>
          <w:rFonts w:eastAsiaTheme="minorEastAsia"/>
          <w:bCs/>
          <w:lang w:val="en-US"/>
        </w:rPr>
        <w:t>. It is important to highlight that the research culture</w:t>
      </w:r>
      <w:r w:rsidR="0038744B">
        <w:rPr>
          <w:rFonts w:eastAsiaTheme="minorEastAsia"/>
          <w:bCs/>
          <w:lang w:val="en-US"/>
        </w:rPr>
        <w:t xml:space="preserve"> </w:t>
      </w:r>
      <w:r w:rsidRPr="00112854">
        <w:rPr>
          <w:rFonts w:eastAsiaTheme="minorEastAsia"/>
          <w:bCs/>
          <w:lang w:val="en-US"/>
        </w:rPr>
        <w:t>discourages direct replications</w:t>
      </w:r>
      <w:r>
        <w:rPr>
          <w:rFonts w:eastAsiaTheme="minorEastAsia"/>
          <w:bCs/>
          <w:lang w:val="en-US"/>
        </w:rPr>
        <w:t xml:space="preserve"> </w:t>
      </w:r>
      <w:r>
        <w:rPr>
          <w:rFonts w:eastAsiaTheme="minorEastAsia"/>
          <w:bCs/>
          <w:lang w:val="en-US"/>
        </w:rPr>
        <w:fldChar w:fldCharType="begin"/>
      </w:r>
      <w:r w:rsidR="00ED438D">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w:t>
      </w:r>
      <w:r w:rsidR="00497908">
        <w:rPr>
          <w:rFonts w:eastAsiaTheme="minorEastAsia"/>
          <w:bCs/>
          <w:lang w:val="en-US"/>
        </w:rPr>
        <w:t xml:space="preserve"> </w:t>
      </w:r>
      <w:r w:rsidRPr="00112854">
        <w:rPr>
          <w:rFonts w:eastAsiaTheme="minorEastAsia"/>
          <w:bCs/>
          <w:lang w:val="en-US"/>
        </w:rPr>
        <w:t xml:space="preserve">As a result, all </w:t>
      </w:r>
      <w:r w:rsidR="00067D40">
        <w:rPr>
          <w:rFonts w:eastAsiaTheme="minorEastAsia"/>
          <w:bCs/>
          <w:lang w:val="en-US"/>
        </w:rPr>
        <w:t xml:space="preserve">the </w:t>
      </w:r>
      <w:r w:rsidRPr="00112854">
        <w:rPr>
          <w:rFonts w:eastAsiaTheme="minorEastAsia"/>
          <w:bCs/>
          <w:lang w:val="en-US"/>
        </w:rPr>
        <w:t>datasets included in our analysis underwent some degree of modification to the original design, including the incorporation of additional independent variables or the use of different experimental materials (refer to Table 1 for specific</w:t>
      </w:r>
      <w:r w:rsidR="00E6364D">
        <w:rPr>
          <w:rFonts w:eastAsiaTheme="minorEastAsia"/>
          <w:bCs/>
          <w:lang w:val="en-US"/>
        </w:rPr>
        <w:t>ation</w:t>
      </w:r>
      <w:r w:rsidRPr="00112854">
        <w:rPr>
          <w:rFonts w:eastAsiaTheme="minorEastAsia"/>
          <w:bCs/>
          <w:lang w:val="en-US"/>
        </w:rPr>
        <w:t xml:space="preserve">). For our analysis, we exclusively utilized </w:t>
      </w:r>
      <w:r w:rsidR="0071766D">
        <w:rPr>
          <w:rFonts w:eastAsiaTheme="minorEastAsia" w:hint="eastAsia"/>
          <w:bCs/>
          <w:lang w:val="en-US"/>
        </w:rPr>
        <w:t>the</w:t>
      </w:r>
      <w:r w:rsidR="0071766D">
        <w:rPr>
          <w:rFonts w:eastAsiaTheme="minorEastAsia"/>
          <w:bCs/>
          <w:lang w:val="en-US"/>
        </w:rPr>
        <w:t xml:space="preserve"> </w:t>
      </w:r>
      <w:r w:rsidRPr="00112854">
        <w:rPr>
          <w:rFonts w:eastAsiaTheme="minorEastAsia"/>
          <w:bCs/>
          <w:lang w:val="en-US"/>
        </w:rPr>
        <w:t xml:space="preserve">data </w:t>
      </w:r>
      <w:r w:rsidR="009060AF">
        <w:rPr>
          <w:rFonts w:eastAsiaTheme="minorEastAsia" w:hint="eastAsia"/>
          <w:bCs/>
          <w:lang w:val="en-US"/>
        </w:rPr>
        <w:t>that</w:t>
      </w:r>
      <w:r w:rsidR="009060AF">
        <w:rPr>
          <w:rFonts w:eastAsiaTheme="minorEastAsia"/>
          <w:bCs/>
          <w:lang w:val="en-US"/>
        </w:rPr>
        <w:t xml:space="preserve"> resemble the original design</w:t>
      </w:r>
      <w:r w:rsidR="00497908">
        <w:rPr>
          <w:rFonts w:eastAsiaTheme="minorEastAsia"/>
          <w:bCs/>
          <w:lang w:val="en-US"/>
        </w:rPr>
        <w:t xml:space="preserve">. </w:t>
      </w:r>
      <w:r w:rsidR="009060AF">
        <w:rPr>
          <w:rFonts w:eastAsiaTheme="minorEastAsia"/>
          <w:bCs/>
          <w:lang w:val="en-US"/>
        </w:rPr>
        <w:t>In the end</w:t>
      </w:r>
      <w:r w:rsidR="008B3769">
        <w:rPr>
          <w:rFonts w:eastAsiaTheme="minorEastAsia"/>
          <w:bCs/>
          <w:lang w:val="en-US"/>
        </w:rPr>
        <w:t>,</w:t>
      </w:r>
      <w:r w:rsidR="0071766D">
        <w:rPr>
          <w:rFonts w:eastAsiaTheme="minorEastAsia"/>
          <w:bCs/>
          <w:lang w:val="en-US"/>
        </w:rPr>
        <w:t xml:space="preserve"> </w:t>
      </w:r>
      <w:r w:rsidR="008B3769">
        <w:rPr>
          <w:rFonts w:eastAsiaTheme="minorEastAsia"/>
          <w:bCs/>
          <w:lang w:val="en-US"/>
        </w:rPr>
        <w:t xml:space="preserve">we </w:t>
      </w:r>
      <w:r w:rsidR="0071766D">
        <w:rPr>
          <w:rFonts w:eastAsiaTheme="minorEastAsia" w:hint="eastAsia"/>
          <w:bCs/>
          <w:lang w:val="en-US"/>
        </w:rPr>
        <w:t>were</w:t>
      </w:r>
      <w:r w:rsidR="0071766D">
        <w:rPr>
          <w:rFonts w:eastAsiaTheme="minorEastAsia"/>
          <w:bCs/>
          <w:lang w:val="en-US"/>
        </w:rPr>
        <w:t xml:space="preserve"> able to incorporate </w:t>
      </w:r>
      <w:commentRangeStart w:id="26"/>
      <w:r w:rsidR="0071766D">
        <w:rPr>
          <w:rFonts w:eastAsiaTheme="minorEastAsia"/>
          <w:bCs/>
          <w:lang w:val="en-US"/>
        </w:rPr>
        <w:t>1</w:t>
      </w:r>
      <w:r w:rsidR="00593397">
        <w:rPr>
          <w:rFonts w:eastAsiaTheme="minorEastAsia"/>
          <w:bCs/>
          <w:lang w:val="en-US"/>
        </w:rPr>
        <w:t>7</w:t>
      </w:r>
      <w:r w:rsidR="0071766D">
        <w:rPr>
          <w:rFonts w:eastAsiaTheme="minorEastAsia"/>
          <w:bCs/>
          <w:lang w:val="en-US"/>
        </w:rPr>
        <w:t xml:space="preserve"> independent </w:t>
      </w:r>
      <w:r w:rsidR="009060AF">
        <w:rPr>
          <w:rFonts w:eastAsiaTheme="minorEastAsia"/>
          <w:bCs/>
          <w:lang w:val="en-US"/>
        </w:rPr>
        <w:t xml:space="preserve">datasets </w:t>
      </w:r>
      <w:commentRangeEnd w:id="26"/>
      <w:r w:rsidR="0038744B">
        <w:rPr>
          <w:rStyle w:val="a6"/>
        </w:rPr>
        <w:commentReference w:id="26"/>
      </w:r>
      <w:r w:rsidR="0071766D">
        <w:rPr>
          <w:rFonts w:eastAsiaTheme="minorEastAsia"/>
          <w:bCs/>
          <w:lang w:val="en-US"/>
        </w:rPr>
        <w:t xml:space="preserve">from </w:t>
      </w:r>
      <w:r w:rsidR="009060AF">
        <w:rPr>
          <w:rFonts w:eastAsiaTheme="minorEastAsia"/>
          <w:bCs/>
          <w:lang w:val="en-US"/>
        </w:rPr>
        <w:t xml:space="preserve">the </w:t>
      </w:r>
      <w:r w:rsidR="0038744B">
        <w:rPr>
          <w:rFonts w:eastAsiaTheme="minorEastAsia"/>
          <w:bCs/>
          <w:lang w:val="en-US"/>
        </w:rPr>
        <w:t>above-mentioned</w:t>
      </w:r>
      <w:r w:rsidR="009060AF">
        <w:rPr>
          <w:rFonts w:eastAsiaTheme="minorEastAsia"/>
          <w:bCs/>
          <w:lang w:val="en-US"/>
        </w:rPr>
        <w:t xml:space="preserve"> </w:t>
      </w:r>
      <w:r w:rsidR="0071766D">
        <w:rPr>
          <w:rFonts w:eastAsiaTheme="minorEastAsia"/>
          <w:bCs/>
          <w:lang w:val="en-US"/>
        </w:rPr>
        <w:t xml:space="preserve">papers and projects. </w:t>
      </w:r>
      <w:r w:rsidR="00FD5E1F" w:rsidRPr="00FD5E1F">
        <w:rPr>
          <w:rFonts w:eastAsiaTheme="minorEastAsia" w:hint="eastAsia"/>
          <w:bCs/>
          <w:lang w:val="en-US"/>
        </w:rPr>
        <w:t>N</w:t>
      </w:r>
      <w:r w:rsidR="00FD5E1F" w:rsidRPr="00FD5E1F">
        <w:rPr>
          <w:rFonts w:eastAsiaTheme="minorEastAsia"/>
          <w:bCs/>
          <w:lang w:val="en-US"/>
        </w:rPr>
        <w:t xml:space="preserve">onetheless, not all studies incorporated </w:t>
      </w:r>
      <w:r w:rsidR="009060AF">
        <w:rPr>
          <w:rFonts w:eastAsiaTheme="minorEastAsia"/>
          <w:bCs/>
          <w:lang w:val="en-US"/>
        </w:rPr>
        <w:t>retest sessions</w:t>
      </w:r>
      <w:r w:rsidR="00FD5E1F" w:rsidRPr="00FD5E1F">
        <w:rPr>
          <w:rFonts w:eastAsiaTheme="minorEastAsia"/>
          <w:bCs/>
          <w:lang w:val="en-US"/>
        </w:rPr>
        <w:t xml:space="preserve">. If a publicly available datasets did not include </w:t>
      </w:r>
      <w:r w:rsidR="009060AF">
        <w:rPr>
          <w:rFonts w:eastAsiaTheme="minorEastAsia"/>
          <w:bCs/>
          <w:lang w:val="en-US"/>
        </w:rPr>
        <w:t>retest session</w:t>
      </w:r>
      <w:r w:rsidR="00FD5E1F" w:rsidRPr="00FD5E1F">
        <w:rPr>
          <w:rFonts w:eastAsiaTheme="minorEastAsia"/>
          <w:bCs/>
          <w:lang w:val="en-US"/>
        </w:rPr>
        <w:t xml:space="preserve"> </w:t>
      </w:r>
      <w:r w:rsidR="002514BB">
        <w:rPr>
          <w:rFonts w:eastAsiaTheme="minorEastAsia" w:hint="eastAsia"/>
          <w:bCs/>
          <w:lang w:val="en-US"/>
        </w:rPr>
        <w:t>with</w:t>
      </w:r>
      <w:r w:rsidR="002514BB">
        <w:rPr>
          <w:rFonts w:eastAsiaTheme="minorEastAsia"/>
          <w:bCs/>
          <w:lang w:val="en-US"/>
        </w:rPr>
        <w:t xml:space="preserve"> </w:t>
      </w:r>
      <w:r w:rsidR="002514BB">
        <w:rPr>
          <w:rFonts w:eastAsiaTheme="minorEastAsia" w:hint="eastAsia"/>
          <w:bCs/>
          <w:lang w:val="en-US"/>
        </w:rPr>
        <w:t>SPMT</w:t>
      </w:r>
      <w:r w:rsidR="00FD5E1F" w:rsidRPr="00FD5E1F">
        <w:rPr>
          <w:rFonts w:eastAsiaTheme="minorEastAsia"/>
          <w:bCs/>
          <w:lang w:val="en-US"/>
        </w:rPr>
        <w:t xml:space="preserve">, we excluded it from calculating the Intraclass Correlation Coefficient and only considered </w:t>
      </w:r>
      <w:r w:rsidR="0038744B">
        <w:rPr>
          <w:rFonts w:eastAsiaTheme="minorEastAsia"/>
          <w:bCs/>
          <w:lang w:val="en-US"/>
        </w:rPr>
        <w:t xml:space="preserve">the </w:t>
      </w:r>
      <w:r w:rsidR="00FD5E1F" w:rsidRPr="00FD5E1F">
        <w:rPr>
          <w:rFonts w:eastAsiaTheme="minorEastAsia"/>
          <w:bCs/>
          <w:lang w:val="en-US"/>
        </w:rPr>
        <w:t xml:space="preserve">split-half reliability. The details of the </w:t>
      </w:r>
      <w:r w:rsidR="003539F5">
        <w:rPr>
          <w:rFonts w:eastAsiaTheme="minorEastAsia"/>
          <w:bCs/>
          <w:lang w:val="en-US"/>
        </w:rPr>
        <w:t xml:space="preserve">included </w:t>
      </w:r>
      <w:r w:rsidR="00FD5E1F">
        <w:rPr>
          <w:rFonts w:eastAsiaTheme="minorEastAsia"/>
          <w:bCs/>
          <w:lang w:val="en-US"/>
        </w:rPr>
        <w:t xml:space="preserve">studies </w:t>
      </w:r>
      <w:r w:rsidR="00497908">
        <w:rPr>
          <w:rFonts w:eastAsiaTheme="minorEastAsia"/>
          <w:bCs/>
          <w:lang w:val="en-US"/>
        </w:rPr>
        <w:t xml:space="preserve">and conditions </w:t>
      </w:r>
      <w:r w:rsidR="00FD5E1F">
        <w:rPr>
          <w:rFonts w:eastAsiaTheme="minorEastAsia"/>
          <w:bCs/>
          <w:lang w:val="en-US"/>
        </w:rPr>
        <w:t xml:space="preserve">in the </w:t>
      </w:r>
      <w:r w:rsidR="00FD5E1F" w:rsidRPr="00FD5E1F">
        <w:rPr>
          <w:rFonts w:eastAsiaTheme="minorEastAsia"/>
          <w:bCs/>
          <w:lang w:val="en-US"/>
        </w:rPr>
        <w:t xml:space="preserve">datasets are described in Table </w:t>
      </w:r>
      <w:r w:rsidR="00FD5E1F">
        <w:rPr>
          <w:rFonts w:eastAsiaTheme="minorEastAsia"/>
          <w:bCs/>
          <w:lang w:val="en-US"/>
        </w:rPr>
        <w:t>1.</w:t>
      </w:r>
    </w:p>
    <w:p w14:paraId="6B17EF81" w14:textId="406E2B68" w:rsidR="00103F08" w:rsidRPr="006A5A80" w:rsidRDefault="00103F08" w:rsidP="00B06EEA">
      <w:pPr>
        <w:rPr>
          <w:rFonts w:eastAsiaTheme="minorEastAsia"/>
          <w:lang w:val="en-US"/>
        </w:rPr>
      </w:pPr>
      <w:commentRangeStart w:id="27"/>
      <w:commentRangeStart w:id="28"/>
      <w:r w:rsidRPr="006A5A80">
        <w:rPr>
          <w:rFonts w:eastAsiaTheme="minorEastAsia"/>
          <w:lang w:val="en-US"/>
        </w:rPr>
        <w:lastRenderedPageBreak/>
        <w:t xml:space="preserve">Table 1. Dataset </w:t>
      </w:r>
      <w:r w:rsidR="003C1A3A" w:rsidRPr="006A5A80">
        <w:rPr>
          <w:rFonts w:eastAsiaTheme="minorEastAsia"/>
          <w:lang w:val="en-US"/>
        </w:rPr>
        <w:t>Information</w:t>
      </w:r>
      <w:commentRangeEnd w:id="27"/>
      <w:r w:rsidR="00C45713">
        <w:rPr>
          <w:rStyle w:val="a6"/>
        </w:rPr>
        <w:commentReference w:id="27"/>
      </w:r>
      <w:commentRangeEnd w:id="28"/>
      <w:r w:rsidR="002514BB">
        <w:rPr>
          <w:rStyle w:val="a6"/>
        </w:rPr>
        <w:commentReference w:id="28"/>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1"/>
        <w:gridCol w:w="514"/>
        <w:gridCol w:w="830"/>
        <w:gridCol w:w="1594"/>
        <w:gridCol w:w="1732"/>
        <w:gridCol w:w="705"/>
        <w:gridCol w:w="696"/>
        <w:gridCol w:w="857"/>
        <w:gridCol w:w="411"/>
        <w:gridCol w:w="545"/>
        <w:gridCol w:w="304"/>
        <w:gridCol w:w="418"/>
        <w:gridCol w:w="304"/>
        <w:gridCol w:w="304"/>
        <w:gridCol w:w="483"/>
        <w:gridCol w:w="528"/>
      </w:tblGrid>
      <w:tr w:rsidR="006A5A80" w:rsidRPr="006A5A80" w14:paraId="2391AE04" w14:textId="77777777" w:rsidTr="00593397">
        <w:trPr>
          <w:trHeight w:val="292"/>
          <w:tblHeader/>
        </w:trPr>
        <w:tc>
          <w:tcPr>
            <w:tcW w:w="1106" w:type="pct"/>
            <w:vMerge w:val="restart"/>
            <w:tcBorders>
              <w:top w:val="single" w:sz="4" w:space="0" w:color="auto"/>
              <w:bottom w:val="single" w:sz="4" w:space="0" w:color="auto"/>
            </w:tcBorders>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6" w:type="pct"/>
            <w:vMerge w:val="restart"/>
            <w:tcBorders>
              <w:top w:val="single" w:sz="4" w:space="0" w:color="auto"/>
              <w:bottom w:val="single" w:sz="4" w:space="0" w:color="auto"/>
            </w:tcBorders>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850"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7"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593397">
        <w:trPr>
          <w:trHeight w:val="126"/>
          <w:tblHeader/>
        </w:trPr>
        <w:tc>
          <w:tcPr>
            <w:tcW w:w="1106"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6"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4"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6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7"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593397">
        <w:trPr>
          <w:trHeight w:val="449"/>
        </w:trPr>
        <w:tc>
          <w:tcPr>
            <w:tcW w:w="1106" w:type="pct"/>
            <w:noWrap/>
            <w:vAlign w:val="center"/>
          </w:tcPr>
          <w:p w14:paraId="1E66A056" w14:textId="0C1295AF"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ED438D">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6"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4" w:type="pct"/>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66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7"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593397">
        <w:trPr>
          <w:trHeight w:val="509"/>
        </w:trPr>
        <w:tc>
          <w:tcPr>
            <w:tcW w:w="1106" w:type="pct"/>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6"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61" w:type="pct"/>
            <w:vAlign w:val="center"/>
          </w:tcPr>
          <w:p w14:paraId="33C55462" w14:textId="77777777" w:rsidR="00954E3A" w:rsidRPr="006A5A80" w:rsidRDefault="00954E3A" w:rsidP="00954E3A">
            <w:pPr>
              <w:widowControl w:val="0"/>
              <w:jc w:val="center"/>
              <w:rPr>
                <w:rFonts w:eastAsia="PMingLiU"/>
                <w:sz w:val="16"/>
                <w:szCs w:val="16"/>
              </w:rPr>
            </w:pPr>
            <w:commentRangeStart w:id="29"/>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9"/>
            <w:r w:rsidR="00B13EF6">
              <w:rPr>
                <w:rStyle w:val="a6"/>
                <w:kern w:val="0"/>
                <w:lang w:val="en" w:eastAsia="zh-CN"/>
              </w:rPr>
              <w:commentReference w:id="29"/>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7"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593397">
        <w:trPr>
          <w:trHeight w:val="548"/>
        </w:trPr>
        <w:tc>
          <w:tcPr>
            <w:tcW w:w="1106" w:type="pct"/>
            <w:noWrap/>
            <w:vAlign w:val="center"/>
          </w:tcPr>
          <w:p w14:paraId="72B220E8" w14:textId="518A37B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6"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6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7"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593397">
        <w:trPr>
          <w:trHeight w:val="439"/>
        </w:trPr>
        <w:tc>
          <w:tcPr>
            <w:tcW w:w="1106" w:type="pct"/>
            <w:noWrap/>
            <w:vAlign w:val="center"/>
            <w:hideMark/>
          </w:tcPr>
          <w:p w14:paraId="6FE5BC92" w14:textId="1C1CCE36"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Pr="00593397">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196"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4"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6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7"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593397">
        <w:trPr>
          <w:trHeight w:val="509"/>
        </w:trPr>
        <w:tc>
          <w:tcPr>
            <w:tcW w:w="1106" w:type="pct"/>
            <w:vMerge w:val="restart"/>
            <w:noWrap/>
            <w:vAlign w:val="center"/>
            <w:hideMark/>
          </w:tcPr>
          <w:p w14:paraId="03F1B3EF" w14:textId="056B8469"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6"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4"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6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7"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593397">
        <w:trPr>
          <w:trHeight w:val="509"/>
        </w:trPr>
        <w:tc>
          <w:tcPr>
            <w:tcW w:w="1106"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6"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6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7"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593397">
        <w:trPr>
          <w:trHeight w:val="418"/>
        </w:trPr>
        <w:tc>
          <w:tcPr>
            <w:tcW w:w="1106" w:type="pct"/>
            <w:noWrap/>
            <w:vAlign w:val="center"/>
            <w:hideMark/>
          </w:tcPr>
          <w:p w14:paraId="0F4063E6" w14:textId="5DC7B0F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6"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6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commentRangeStart w:id="30"/>
            <w:commentRangeStart w:id="31"/>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commentRangeEnd w:id="30"/>
            <w:r w:rsidR="00DD3690">
              <w:rPr>
                <w:rStyle w:val="a6"/>
                <w:kern w:val="0"/>
                <w:lang w:eastAsia="zh-CN"/>
              </w:rPr>
              <w:commentReference w:id="30"/>
            </w:r>
            <w:commentRangeEnd w:id="31"/>
            <w:r w:rsidR="007D2E0B">
              <w:rPr>
                <w:rStyle w:val="a6"/>
                <w:kern w:val="0"/>
                <w:lang w:eastAsia="zh-CN"/>
              </w:rPr>
              <w:commentReference w:id="31"/>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7"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593397">
        <w:trPr>
          <w:trHeight w:val="283"/>
        </w:trPr>
        <w:tc>
          <w:tcPr>
            <w:tcW w:w="1106" w:type="pct"/>
            <w:vMerge w:val="restart"/>
            <w:noWrap/>
            <w:vAlign w:val="center"/>
          </w:tcPr>
          <w:p w14:paraId="48E18E82" w14:textId="7CA83D9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3D76">
              <w:rPr>
                <w:rFonts w:eastAsia="PMingLiU"/>
                <w:sz w:val="16"/>
                <w:szCs w:val="16"/>
              </w:rPr>
              <w:instrText xml:space="preserve"> ADDIN EN.CITE &lt;EndNote&gt;&lt;Cite AuthorYear="1"&gt;&lt;Author&gt;Navon&lt;/Author&gt;&lt;Year&gt;2021&lt;/Year&gt;&lt;RecNum&gt;42&lt;/RecNum&gt;&lt;DisplayText&gt;Navon and Makovski (2021)&lt;/DisplayText&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6"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6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7"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593397">
        <w:trPr>
          <w:trHeight w:val="403"/>
        </w:trPr>
        <w:tc>
          <w:tcPr>
            <w:tcW w:w="1106"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6"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6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7"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593397">
        <w:trPr>
          <w:trHeight w:val="281"/>
        </w:trPr>
        <w:tc>
          <w:tcPr>
            <w:tcW w:w="1106"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6"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6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7"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commentRangeStart w:id="32"/>
      <w:commentRangeStart w:id="33"/>
      <w:commentRangeStart w:id="34"/>
      <w:tr w:rsidR="006A5A80" w:rsidRPr="006A5A80" w14:paraId="363E6B8D" w14:textId="77777777" w:rsidTr="00593397">
        <w:trPr>
          <w:trHeight w:val="414"/>
        </w:trPr>
        <w:tc>
          <w:tcPr>
            <w:tcW w:w="1106" w:type="pct"/>
            <w:vMerge w:val="restart"/>
            <w:noWrap/>
            <w:vAlign w:val="center"/>
            <w:hideMark/>
          </w:tcPr>
          <w:p w14:paraId="59088DB8" w14:textId="7AF6DB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commentRangeEnd w:id="32"/>
            <w:r w:rsidR="00DD3690">
              <w:rPr>
                <w:rStyle w:val="a6"/>
                <w:kern w:val="0"/>
                <w:lang w:eastAsia="zh-CN"/>
              </w:rPr>
              <w:commentReference w:id="32"/>
            </w:r>
            <w:commentRangeEnd w:id="33"/>
            <w:r w:rsidR="007D2E0B">
              <w:rPr>
                <w:rStyle w:val="a6"/>
                <w:kern w:val="0"/>
                <w:lang w:eastAsia="zh-CN"/>
              </w:rPr>
              <w:commentReference w:id="33"/>
            </w:r>
            <w:commentRangeEnd w:id="34"/>
            <w:r w:rsidR="00703ABB">
              <w:rPr>
                <w:rStyle w:val="a6"/>
                <w:kern w:val="0"/>
                <w:lang w:val="en" w:eastAsia="zh-CN"/>
              </w:rPr>
              <w:commentReference w:id="34"/>
            </w:r>
          </w:p>
        </w:tc>
        <w:tc>
          <w:tcPr>
            <w:tcW w:w="196"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6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7"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593397">
        <w:trPr>
          <w:trHeight w:val="407"/>
        </w:trPr>
        <w:tc>
          <w:tcPr>
            <w:tcW w:w="1106"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6"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6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7"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593397">
        <w:trPr>
          <w:trHeight w:val="413"/>
        </w:trPr>
        <w:tc>
          <w:tcPr>
            <w:tcW w:w="1106"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6"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6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7"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593397">
        <w:trPr>
          <w:trHeight w:val="419"/>
        </w:trPr>
        <w:tc>
          <w:tcPr>
            <w:tcW w:w="1106" w:type="pct"/>
            <w:noWrap/>
            <w:vAlign w:val="center"/>
          </w:tcPr>
          <w:p w14:paraId="29F72D78" w14:textId="0FECA5E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6"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6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7"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593397">
        <w:trPr>
          <w:trHeight w:val="482"/>
        </w:trPr>
        <w:tc>
          <w:tcPr>
            <w:tcW w:w="1106" w:type="pct"/>
            <w:vMerge w:val="restart"/>
            <w:noWrap/>
            <w:vAlign w:val="center"/>
          </w:tcPr>
          <w:p w14:paraId="62D36D50" w14:textId="67D49935"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196"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4" w:type="pct"/>
            <w:vAlign w:val="center"/>
          </w:tcPr>
          <w:p w14:paraId="3E0462B6" w14:textId="099DCCD2" w:rsidR="00954E3A" w:rsidRPr="00593397" w:rsidRDefault="00954E3A" w:rsidP="00954E3A">
            <w:pPr>
              <w:widowControl w:val="0"/>
              <w:jc w:val="center"/>
              <w:rPr>
                <w:rFonts w:eastAsia="PMingLiU"/>
                <w:sz w:val="16"/>
                <w:szCs w:val="16"/>
              </w:rPr>
            </w:pPr>
            <w:r w:rsidRPr="00593397">
              <w:rPr>
                <w:rFonts w:eastAsia="PMingLiU"/>
                <w:sz w:val="16"/>
                <w:szCs w:val="16"/>
              </w:rPr>
              <w:t>Identity</w:t>
            </w:r>
          </w:p>
        </w:tc>
        <w:tc>
          <w:tcPr>
            <w:tcW w:w="66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3BD7B6CE"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e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7"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593397">
        <w:trPr>
          <w:trHeight w:val="363"/>
        </w:trPr>
        <w:tc>
          <w:tcPr>
            <w:tcW w:w="1106"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196"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4" w:type="pct"/>
            <w:vAlign w:val="center"/>
          </w:tcPr>
          <w:p w14:paraId="437C7A35" w14:textId="2875F2FE" w:rsidR="00954E3A" w:rsidRPr="00593397" w:rsidRDefault="00954E3A" w:rsidP="00954E3A">
            <w:pPr>
              <w:widowControl w:val="0"/>
              <w:jc w:val="center"/>
              <w:rPr>
                <w:rFonts w:eastAsia="PMingLiU"/>
                <w:sz w:val="16"/>
                <w:szCs w:val="16"/>
              </w:rPr>
            </w:pPr>
            <w:r w:rsidRPr="00593397">
              <w:rPr>
                <w:rFonts w:eastAsia="PMingLiU"/>
                <w:sz w:val="16"/>
                <w:szCs w:val="16"/>
              </w:rPr>
              <w:t>Identity</w:t>
            </w:r>
          </w:p>
        </w:tc>
        <w:tc>
          <w:tcPr>
            <w:tcW w:w="66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57E9E253"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e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7"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593397">
        <w:trPr>
          <w:trHeight w:val="269"/>
        </w:trPr>
        <w:tc>
          <w:tcPr>
            <w:tcW w:w="1106" w:type="pct"/>
            <w:noWrap/>
            <w:vAlign w:val="center"/>
          </w:tcPr>
          <w:p w14:paraId="4B08F358" w14:textId="6F41F131"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Pr="00593397">
              <w:rPr>
                <w:rFonts w:eastAsia="PMingLiU"/>
                <w:noProof/>
                <w:sz w:val="16"/>
                <w:szCs w:val="16"/>
              </w:rPr>
              <w:t>Liu et al. (2023)</w:t>
            </w:r>
            <w:r w:rsidRPr="00593397">
              <w:rPr>
                <w:rFonts w:eastAsia="PMingLiU"/>
                <w:sz w:val="16"/>
                <w:szCs w:val="16"/>
              </w:rPr>
              <w:fldChar w:fldCharType="end"/>
            </w:r>
          </w:p>
        </w:tc>
        <w:tc>
          <w:tcPr>
            <w:tcW w:w="196"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4"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6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7"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6EF4EF3" w:rsidR="00FF4222" w:rsidRPr="0004083D" w:rsidRDefault="00AE693C" w:rsidP="0004083D">
      <w:pPr>
        <w:widowControl w:val="0"/>
        <w:ind w:left="160" w:hangingChars="100" w:hanging="160"/>
        <w:sectPr w:rsidR="00FF4222" w:rsidRPr="0004083D" w:rsidSect="00FF4222">
          <w:pgSz w:w="15840" w:h="12240" w:orient="landscape"/>
          <w:pgMar w:top="1440" w:right="1440" w:bottom="1440" w:left="1440" w:header="720" w:footer="720" w:gutter="0"/>
          <w:cols w:space="720"/>
          <w:titlePg/>
          <w:docGrid w:linePitch="326"/>
        </w:sectPr>
      </w:pPr>
      <w:bookmarkStart w:id="35" w:name="_Hlk134099198"/>
      <w:r w:rsidRPr="00DD3690">
        <w:rPr>
          <w:rFonts w:eastAsia="PMingLiU"/>
          <w:i/>
          <w:iCs/>
          <w:sz w:val="16"/>
          <w:szCs w:val="16"/>
          <w:lang w:val="en-US"/>
        </w:rPr>
        <w:t>Note</w:t>
      </w:r>
      <w:r w:rsidRPr="00B13EF6">
        <w:rPr>
          <w:rFonts w:eastAsia="PMingLiU"/>
          <w:sz w:val="16"/>
          <w:szCs w:val="16"/>
          <w:lang w:val="en-US"/>
        </w:rPr>
        <w:t xml:space="preserve">. </w:t>
      </w:r>
      <w:r w:rsidR="00805BA1" w:rsidRPr="00B13EF6">
        <w:rPr>
          <w:rFonts w:eastAsia="PMingLiU"/>
          <w:sz w:val="16"/>
          <w:szCs w:val="16"/>
          <w:lang w:val="en-US"/>
        </w:rPr>
        <w:t xml:space="preserve">SP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ED438D">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r w:rsidR="0004083D">
        <w:rPr>
          <w:rFonts w:eastAsiaTheme="minorEastAsia" w:hint="eastAsia"/>
          <w:lang w:val="en-US"/>
        </w:rPr>
        <w:t xml:space="preserve"> </w:t>
      </w:r>
      <w:r w:rsidR="00BD3453" w:rsidRPr="00BD3453">
        <w:rPr>
          <w:rFonts w:eastAsia="PMingLiU"/>
          <w:sz w:val="16"/>
          <w:szCs w:val="16"/>
          <w:lang w:val="en-US"/>
        </w:rPr>
        <w:t>Similarly, if there are other variables besides the baseline condition, indicated by underscores, we will only use these variables as stratification variables during split-half and not conduct further analysis.</w:t>
      </w:r>
    </w:p>
    <w:p w14:paraId="2B44FE94" w14:textId="6C037994" w:rsidR="001C2F36" w:rsidRDefault="004F59A0" w:rsidP="001C2F36">
      <w:pPr>
        <w:pStyle w:val="1"/>
        <w:keepNext w:val="0"/>
        <w:keepLines w:val="0"/>
        <w:spacing w:after="240"/>
        <w:rPr>
          <w:rFonts w:eastAsia="Calibri"/>
          <w:b/>
          <w:sz w:val="42"/>
          <w:szCs w:val="42"/>
        </w:rPr>
      </w:pPr>
      <w:bookmarkStart w:id="36" w:name="_c49m91hl2d4p" w:colFirst="0" w:colLast="0"/>
      <w:bookmarkStart w:id="37" w:name="_5w73peohap5j" w:colFirst="0" w:colLast="0"/>
      <w:bookmarkStart w:id="38" w:name="_Toc139718157"/>
      <w:bookmarkStart w:id="39" w:name="_Toc129530161"/>
      <w:bookmarkStart w:id="40" w:name="_Toc129530191"/>
      <w:bookmarkEnd w:id="35"/>
      <w:bookmarkEnd w:id="36"/>
      <w:bookmarkEnd w:id="37"/>
      <w:r w:rsidRPr="00CB0739">
        <w:rPr>
          <w:rFonts w:eastAsia="Calibri"/>
          <w:b/>
          <w:sz w:val="42"/>
          <w:szCs w:val="42"/>
        </w:rPr>
        <w:lastRenderedPageBreak/>
        <w:t xml:space="preserve">3 </w:t>
      </w:r>
      <w:r w:rsidR="00BA0079" w:rsidRPr="00CB0739">
        <w:rPr>
          <w:rFonts w:eastAsia="Calibri"/>
          <w:b/>
          <w:sz w:val="42"/>
          <w:szCs w:val="42"/>
        </w:rPr>
        <w:t>Analysis</w:t>
      </w:r>
      <w:bookmarkEnd w:id="38"/>
      <w:r w:rsidR="00BA0079" w:rsidRPr="00CB0739">
        <w:rPr>
          <w:rFonts w:eastAsia="Calibri"/>
          <w:b/>
          <w:sz w:val="42"/>
          <w:szCs w:val="42"/>
        </w:rPr>
        <w:t xml:space="preserve"> </w:t>
      </w:r>
      <w:bookmarkStart w:id="41" w:name="_Toc139718158"/>
      <w:bookmarkEnd w:id="39"/>
      <w:bookmarkEnd w:id="40"/>
    </w:p>
    <w:p w14:paraId="5C5C0C30" w14:textId="0345F43A"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w:t>
      </w:r>
      <w:commentRangeStart w:id="42"/>
      <w:commentRangeStart w:id="43"/>
      <w:r>
        <w:rPr>
          <w:lang w:val="en-US"/>
        </w:rPr>
        <w:t>OSF</w:t>
      </w:r>
      <w:commentRangeEnd w:id="42"/>
      <w:r>
        <w:rPr>
          <w:rStyle w:val="a6"/>
        </w:rPr>
        <w:commentReference w:id="42"/>
      </w:r>
      <w:commentRangeEnd w:id="43"/>
      <w:r w:rsidR="007D2E0B">
        <w:rPr>
          <w:rStyle w:val="a6"/>
        </w:rPr>
        <w:commentReference w:id="43"/>
      </w:r>
      <w:r>
        <w:rPr>
          <w:lang w:val="en-US"/>
        </w:rPr>
        <w:t xml:space="preserve"> </w:t>
      </w:r>
      <w:r w:rsidRPr="007D2E0B">
        <w:rPr>
          <w:lang w:val="en-US"/>
        </w:rPr>
        <w:t>(</w:t>
      </w:r>
      <w:r w:rsidR="007D2E0B" w:rsidRPr="007D2E0B">
        <w:rPr>
          <w:lang w:val="en-US"/>
        </w:rPr>
        <w:t>https://osf.io/6dghm/</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in Python, using the “RWiener” package</w:t>
      </w:r>
      <w:r w:rsidR="007D2E0B">
        <w:rPr>
          <w:lang w:val="en-US"/>
        </w:rPr>
        <w:t xml:space="preserve"> </w:t>
      </w:r>
      <w:r w:rsidR="007D2E0B">
        <w:rPr>
          <w:lang w:val="en-US"/>
        </w:rPr>
        <w:fldChar w:fldCharType="begin"/>
      </w:r>
      <w:r w:rsidR="00ED438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 xml:space="preserve">All </w:t>
      </w:r>
      <w:r>
        <w:rPr>
          <w:rFonts w:eastAsiaTheme="minorEastAsia"/>
          <w:bCs/>
          <w:lang w:val="en-US"/>
        </w:rPr>
        <w:t xml:space="preserve">the other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ED438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6C716094" w14:textId="35E25AD5" w:rsidR="00633D69" w:rsidRDefault="00A83745" w:rsidP="004742C6">
      <w:pPr>
        <w:widowControl w:val="0"/>
        <w:ind w:firstLineChars="100" w:firstLine="240"/>
        <w:rPr>
          <w:rFonts w:eastAsiaTheme="minorEastAsia"/>
          <w:bCs/>
          <w:lang w:val="en-US"/>
        </w:rPr>
      </w:pPr>
      <w:r w:rsidRPr="0071766D">
        <w:rPr>
          <w:rFonts w:eastAsiaTheme="minorEastAsia"/>
          <w:bCs/>
          <w:lang w:val="en-US"/>
        </w:rPr>
        <w:t>The research flow of the current study is visually represented in Fig. 2. After collecting the data</w:t>
      </w:r>
      <w:r>
        <w:rPr>
          <w:rFonts w:eastAsiaTheme="minorEastAsia"/>
          <w:bCs/>
          <w:lang w:val="en-US"/>
        </w:rPr>
        <w:t xml:space="preserve"> from each independent study</w:t>
      </w:r>
      <w:r w:rsidRPr="0071766D">
        <w:rPr>
          <w:rFonts w:eastAsiaTheme="minorEastAsia"/>
          <w:bCs/>
          <w:lang w:val="en-US"/>
        </w:rPr>
        <w:t xml:space="preserve">, we performed data cleaning and calculated the six outcome variables as well as the </w:t>
      </w:r>
      <w:r w:rsidR="009C3EB1">
        <w:rPr>
          <w:rFonts w:eastAsiaTheme="minorEastAsia"/>
          <w:bCs/>
          <w:lang w:val="en-US"/>
        </w:rPr>
        <w:t xml:space="preserve">twenty-four </w:t>
      </w:r>
      <w:r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Pr="0071766D">
        <w:rPr>
          <w:rFonts w:eastAsiaTheme="minorEastAsia"/>
          <w:bCs/>
          <w:lang w:val="en-US"/>
        </w:rPr>
        <w:t xml:space="preserve"> the test-retest reliability using the intraclass correlation coefficient (ICC2, ICC2k).</w:t>
      </w:r>
      <w:r>
        <w:rPr>
          <w:rFonts w:eastAsiaTheme="minorEastAsia"/>
          <w:bCs/>
          <w:lang w:val="en-US"/>
        </w:rPr>
        <w:t xml:space="preserve"> </w:t>
      </w:r>
    </w:p>
    <w:p w14:paraId="45228A64" w14:textId="77777777" w:rsidR="004742C6" w:rsidRDefault="004742C6" w:rsidP="004742C6">
      <w:pPr>
        <w:widowControl w:val="0"/>
        <w:ind w:firstLineChars="100" w:firstLine="240"/>
        <w:rPr>
          <w:rFonts w:eastAsiaTheme="minorEastAsia"/>
          <w:bCs/>
          <w:lang w:val="en-US"/>
        </w:rPr>
      </w:pPr>
    </w:p>
    <w:p w14:paraId="28EA9080" w14:textId="739267E8" w:rsidR="00633D69" w:rsidRDefault="00593397" w:rsidP="004742C6">
      <w:pPr>
        <w:widowControl w:val="0"/>
        <w:ind w:firstLineChars="100" w:firstLine="240"/>
        <w:jc w:val="center"/>
        <w:rPr>
          <w:rFonts w:eastAsiaTheme="minorEastAsia"/>
          <w:bCs/>
          <w:lang w:val="en-US"/>
        </w:rPr>
      </w:pPr>
      <w:r>
        <w:rPr>
          <w:noProof/>
        </w:rPr>
        <w:drawing>
          <wp:inline distT="0" distB="0" distL="0" distR="0" wp14:anchorId="3CB22F7F" wp14:editId="2BF09049">
            <wp:extent cx="5943600" cy="33426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53B22972" w14:textId="710E4939" w:rsidR="001C2F36" w:rsidRPr="00213235" w:rsidRDefault="00A83745" w:rsidP="00A83745">
      <w:pPr>
        <w:spacing w:beforeLines="100" w:before="240" w:afterLines="100" w:after="240"/>
        <w:jc w:val="center"/>
        <w:rPr>
          <w:rFonts w:eastAsia="MS Mincho"/>
          <w:bCs/>
          <w:sz w:val="22"/>
          <w:szCs w:val="22"/>
          <w:lang w:val="en-US"/>
        </w:rPr>
      </w:pPr>
      <w:commentRangeStart w:id="44"/>
      <w:commentRangeStart w:id="45"/>
      <w:r w:rsidRPr="00805BA1">
        <w:rPr>
          <w:rFonts w:eastAsia="MS Mincho"/>
          <w:b/>
          <w:lang w:val="en-US" w:eastAsia="de-DE"/>
        </w:rPr>
        <w:t xml:space="preserve">Fig. 2 </w:t>
      </w:r>
      <w:r w:rsidRPr="00805BA1">
        <w:rPr>
          <w:rFonts w:eastAsia="MS Mincho"/>
          <w:bCs/>
          <w:lang w:val="en-US" w:eastAsia="de-DE"/>
        </w:rPr>
        <w:t>Roadmap of the current study.</w:t>
      </w:r>
      <w:commentRangeEnd w:id="44"/>
      <w:r w:rsidR="00633D69">
        <w:rPr>
          <w:rStyle w:val="a6"/>
        </w:rPr>
        <w:commentReference w:id="44"/>
      </w:r>
      <w:commentRangeEnd w:id="45"/>
      <w:r w:rsidR="004742C6">
        <w:rPr>
          <w:rStyle w:val="a6"/>
        </w:rPr>
        <w:commentReference w:id="45"/>
      </w:r>
      <w:r w:rsidR="00213235">
        <w:rPr>
          <w:rFonts w:eastAsia="MS Mincho"/>
          <w:bCs/>
          <w:lang w:val="en-US" w:eastAsia="de-DE"/>
        </w:rPr>
        <w:t xml:space="preserve"> </w:t>
      </w:r>
    </w:p>
    <w:p w14:paraId="190B18E4" w14:textId="2B698A8A" w:rsidR="001C2F36" w:rsidRPr="001C2F36" w:rsidRDefault="001C2F36" w:rsidP="001C2F36">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8C9BCD2" w14:textId="799771E6" w:rsidR="009749C2" w:rsidRPr="009749C2" w:rsidRDefault="001C2F36" w:rsidP="009749C2">
      <w:pPr>
        <w:ind w:firstLineChars="100" w:firstLine="240"/>
        <w:rPr>
          <w:lang w:val="en-US"/>
        </w:rPr>
      </w:pPr>
      <w:bookmarkStart w:id="46" w:name="_8ky6xw9d7iji" w:colFirst="0" w:colLast="0"/>
      <w:bookmarkEnd w:id="46"/>
      <w:r>
        <w:rPr>
          <w:lang w:val="en-US"/>
        </w:rPr>
        <w:t>In our pre-registration plan, we intended to estimate the drift rate (</w:t>
      </w:r>
      <w:r w:rsidRPr="009749C2">
        <w:rPr>
          <w:lang w:val="en-US"/>
        </w:rPr>
        <w:t>v</w:t>
      </w:r>
      <w:r>
        <w:rPr>
          <w:lang w:val="en-US"/>
        </w:rPr>
        <w:t>) and starting point (</w:t>
      </w:r>
      <w:r w:rsidRPr="009749C2">
        <w:rPr>
          <w:lang w:val="en-US"/>
        </w:rPr>
        <w:t>z</w:t>
      </w:r>
      <w:r>
        <w:rPr>
          <w:lang w:val="en-US"/>
        </w:rPr>
        <w:t>) of the drift-diffusion model using the “fit</w:t>
      </w:r>
      <w:r w:rsidR="007871BA" w:rsidRPr="007871BA">
        <w:rPr>
          <w:lang w:val="en-US"/>
        </w:rPr>
        <w:t>_</w:t>
      </w:r>
      <w:r>
        <w:rPr>
          <w:lang w:val="en-US"/>
        </w:rPr>
        <w:t xml:space="preserve">ezddm” function from the “hausekeep” package </w:t>
      </w:r>
      <w:r>
        <w:rPr>
          <w:lang w:val="en-US"/>
        </w:rPr>
        <w:fldChar w:fldCharType="begin"/>
      </w:r>
      <w:r w:rsidR="00ED438D">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w:t>
      </w:r>
      <w:r w:rsidR="009749C2" w:rsidRPr="009749C2">
        <w:rPr>
          <w:lang w:val="en-US"/>
        </w:rPr>
        <w:t xml:space="preserve">This function served as a wrapper for the EZ-DDM function </w:t>
      </w:r>
      <w:r w:rsidR="007D2E0B">
        <w:rPr>
          <w:lang w:val="en-US"/>
        </w:rPr>
        <w:fldChar w:fldCharType="begin"/>
      </w:r>
      <w:r w:rsidR="00ED438D">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7D2E0B">
        <w:rPr>
          <w:lang w:val="en-US"/>
        </w:rPr>
        <w:fldChar w:fldCharType="separate"/>
      </w:r>
      <w:r w:rsidR="007D2E0B">
        <w:rPr>
          <w:noProof/>
          <w:lang w:val="en-US"/>
        </w:rPr>
        <w:t>(Wagenmakers et al., 2007)</w:t>
      </w:r>
      <w:r w:rsidR="007D2E0B">
        <w:rPr>
          <w:lang w:val="en-US"/>
        </w:rPr>
        <w:fldChar w:fldCharType="end"/>
      </w:r>
      <w:r>
        <w:rPr>
          <w:lang w:val="en-US"/>
        </w:rPr>
        <w:t xml:space="preserve">. </w:t>
      </w:r>
      <w:r w:rsidR="009749C2" w:rsidRPr="009749C2">
        <w:rPr>
          <w:lang w:val="en-US"/>
        </w:rPr>
        <w:t>However, during parameter recovery analysis, we observed that this algorithm yielded distinct results when compared to the widely adopted HDDM package (details provided in the Supplementary materials). Upon further evaluation, we found that the "RWiener" package</w:t>
      </w:r>
      <w:r w:rsidR="009749C2">
        <w:rPr>
          <w:lang w:val="en-US"/>
        </w:rPr>
        <w:t xml:space="preserve"> </w:t>
      </w:r>
      <w:r w:rsidR="007D2E0B">
        <w:rPr>
          <w:lang w:val="en-US"/>
        </w:rPr>
        <w:fldChar w:fldCharType="begin"/>
      </w:r>
      <w:r w:rsidR="00ED438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sidR="009749C2">
        <w:rPr>
          <w:lang w:val="en-US"/>
        </w:rPr>
        <w:t xml:space="preserve"> </w:t>
      </w:r>
      <w:r w:rsidR="009749C2" w:rsidRPr="009749C2">
        <w:rPr>
          <w:lang w:val="en-US"/>
        </w:rPr>
        <w:t xml:space="preserve">achieved a favorable balance between accuracy, confidence interval width, and computational efficiency, making it the most suitable choice for </w:t>
      </w:r>
      <w:r w:rsidR="009749C2" w:rsidRPr="009749C2">
        <w:rPr>
          <w:lang w:val="en-US"/>
        </w:rPr>
        <w:lastRenderedPageBreak/>
        <w:t>our analysis.</w:t>
      </w:r>
      <w:r w:rsidR="009749C2">
        <w:rPr>
          <w:lang w:val="en-US"/>
        </w:rPr>
        <w:t xml:space="preserve"> </w:t>
      </w:r>
      <w:r>
        <w:rPr>
          <w:lang w:val="en-US"/>
        </w:rPr>
        <w:t>Nevertheless,</w:t>
      </w:r>
      <w:r w:rsidR="009749C2">
        <w:rPr>
          <w:lang w:val="en-US"/>
        </w:rPr>
        <w:t xml:space="preserve"> f</w:t>
      </w:r>
      <w:r w:rsidR="009749C2" w:rsidRPr="009749C2">
        <w:rPr>
          <w:lang w:val="en-US"/>
        </w:rPr>
        <w:t>or transparency, we have included the detailed results from ezDDM in the supplementary materials (see Supplementary, Fig</w:t>
      </w:r>
      <w:r w:rsidR="00593397">
        <w:rPr>
          <w:lang w:val="en-US"/>
        </w:rPr>
        <w:t>.</w:t>
      </w:r>
      <w:r w:rsidR="009749C2" w:rsidRPr="009749C2">
        <w:rPr>
          <w:lang w:val="en-US"/>
        </w:rPr>
        <w:t xml:space="preserve"> </w:t>
      </w:r>
      <w:r w:rsidR="009749C2">
        <w:rPr>
          <w:lang w:val="en-US"/>
        </w:rPr>
        <w:t>2-4</w:t>
      </w:r>
      <w:r w:rsidR="009749C2" w:rsidRPr="009749C2">
        <w:rPr>
          <w:lang w:val="en-US"/>
        </w:rPr>
        <w:t>).</w:t>
      </w:r>
    </w:p>
    <w:p w14:paraId="6FFE804A" w14:textId="77777777" w:rsidR="009749C2" w:rsidRPr="009749C2" w:rsidRDefault="009749C2" w:rsidP="009749C2">
      <w:pPr>
        <w:ind w:firstLineChars="100" w:firstLine="240"/>
      </w:pPr>
    </w:p>
    <w:p w14:paraId="3759AF04" w14:textId="14E0455B" w:rsidR="00D35E9C" w:rsidRDefault="00D35E9C" w:rsidP="001C2F36">
      <w:pPr>
        <w:rPr>
          <w:lang w:val="en-US"/>
        </w:rPr>
      </w:pPr>
    </w:p>
    <w:p w14:paraId="75BDB20C" w14:textId="1D480FB7" w:rsidR="00B56ABD" w:rsidRPr="00CB0739" w:rsidRDefault="00CB0739" w:rsidP="00CB0739">
      <w:pPr>
        <w:pStyle w:val="2"/>
        <w:spacing w:after="120"/>
        <w:rPr>
          <w:rFonts w:ascii="Times New Roman" w:hAnsi="Times New Roman"/>
        </w:rPr>
      </w:pPr>
      <w:r w:rsidRPr="00CB0739">
        <w:rPr>
          <w:rFonts w:ascii="Times New Roman" w:hAnsi="Times New Roman"/>
        </w:rPr>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41"/>
      <w:r w:rsidR="00B56ABD" w:rsidRPr="00CB0739">
        <w:rPr>
          <w:rFonts w:ascii="Times New Roman" w:hAnsi="Times New Roman"/>
        </w:rPr>
        <w:t xml:space="preserve"> </w:t>
      </w:r>
    </w:p>
    <w:p w14:paraId="77FD4688" w14:textId="52350A81"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9749C2">
        <w:rPr>
          <w:rFonts w:hint="eastAsia"/>
          <w:bCs/>
          <w:lang w:val="en-US"/>
        </w:rPr>
        <w:t>eighteen</w:t>
      </w:r>
      <w:r w:rsidR="009749C2">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79B5B394"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47" w:name="_Toc129530163"/>
      <w:bookmarkStart w:id="48" w:name="_Toc129530193"/>
    </w:p>
    <w:p w14:paraId="78613C37" w14:textId="77777777" w:rsidR="000E1499" w:rsidRPr="000E149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rPr>
      </w:pPr>
      <w:bookmarkStart w:id="49" w:name="_Toc139718159"/>
      <w:bookmarkEnd w:id="47"/>
      <w:bookmarkEnd w:id="48"/>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49"/>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7A305D26" w14:textId="47BE9387" w:rsidR="00A83745" w:rsidRDefault="004F59A0" w:rsidP="00A83745">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A12CEE">
        <w:t>S</w:t>
      </w:r>
      <w:r w:rsidR="00A12CEE" w:rsidRPr="00F65597">
        <w:t xml:space="preserve">ensitivity </w:t>
      </w:r>
      <w:proofErr w:type="spellStart"/>
      <w:r w:rsidR="00A12CEE">
        <w:t>S</w:t>
      </w:r>
      <w:r w:rsidR="00A12CEE">
        <w:rPr>
          <w:lang w:val="en-US"/>
        </w:rPr>
        <w:t>core</w:t>
      </w:r>
      <w:proofErr w:type="spellEnd"/>
      <w:r w:rsidR="00A12CEE"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Pr>
          <w:rFonts w:eastAsiaTheme="minorEastAsia" w:hint="eastAsia"/>
          <w:lang w:val="en-US"/>
        </w:rPr>
        <w:t xml:space="preserve"> </w:t>
      </w:r>
      <w:r w:rsidRPr="004F59A0">
        <w:rPr>
          <w:lang w:val="en-US"/>
        </w:rPr>
        <w:t>(</w:t>
      </w:r>
      <w:r w:rsidRPr="00457243">
        <w:rPr>
          <w:i/>
          <w:iCs/>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t>S</w:t>
      </w:r>
      <w:r w:rsidR="00A12CEE" w:rsidRPr="00F65597">
        <w:t xml:space="preserve">ensitivity </w:t>
      </w:r>
      <w:proofErr w:type="spellStart"/>
      <w:r w:rsidR="00A12CEE">
        <w:t>S</w:t>
      </w:r>
      <w:r w:rsidR="00A12CEE">
        <w:rPr>
          <w:lang w:val="en-US"/>
        </w:rPr>
        <w:t>core</w:t>
      </w:r>
      <w:proofErr w:type="spellEnd"/>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 xml:space="preserve"> (see Table 2).</w:t>
      </w:r>
      <w:r w:rsidR="004B0001" w:rsidRPr="004B0001">
        <w:t xml:space="preserve"> </w:t>
      </w:r>
    </w:p>
    <w:p w14:paraId="557F3181" w14:textId="0980A2A2" w:rsidR="003B4581" w:rsidRPr="00CC406A" w:rsidRDefault="00A83745" w:rsidP="00CC406A">
      <w:pPr>
        <w:spacing w:line="276" w:lineRule="auto"/>
        <w:rPr>
          <w:lang w:val="en-US"/>
        </w:rPr>
      </w:pPr>
      <w:commentRangeStart w:id="50"/>
      <w:r>
        <w:rPr>
          <w:noProof/>
          <w:lang w:val="en-US"/>
        </w:rPr>
        <w:drawing>
          <wp:inline distT="0" distB="0" distL="0" distR="0" wp14:anchorId="53A4F5D0" wp14:editId="3CF99ADB">
            <wp:extent cx="5889009" cy="157436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9" cstate="print">
                      <a:extLst>
                        <a:ext uri="{28A0092B-C50C-407E-A947-70E740481C1C}">
                          <a14:useLocalDpi xmlns:a14="http://schemas.microsoft.com/office/drawing/2010/main" val="0"/>
                        </a:ext>
                      </a:extLst>
                    </a:blip>
                    <a:srcRect t="9689" r="-17" b="16939"/>
                    <a:stretch/>
                  </pic:blipFill>
                  <pic:spPr bwMode="auto">
                    <a:xfrm>
                      <a:off x="0" y="0"/>
                      <a:ext cx="5948499" cy="1590266"/>
                    </a:xfrm>
                    <a:prstGeom prst="rect">
                      <a:avLst/>
                    </a:prstGeom>
                    <a:ln>
                      <a:noFill/>
                    </a:ln>
                    <a:extLst>
                      <a:ext uri="{53640926-AAD7-44D8-BBD7-CCE9431645EC}">
                        <a14:shadowObscured xmlns:a14="http://schemas.microsoft.com/office/drawing/2010/main"/>
                      </a:ext>
                    </a:extLst>
                  </pic:spPr>
                </pic:pic>
              </a:graphicData>
            </a:graphic>
          </wp:inline>
        </w:drawing>
      </w:r>
      <w:commentRangeEnd w:id="50"/>
      <w:r>
        <w:rPr>
          <w:rStyle w:val="a6"/>
        </w:rPr>
        <w:commentReference w:id="50"/>
      </w:r>
      <w:bookmarkStart w:id="51" w:name="_Toc129530164"/>
      <w:bookmarkStart w:id="52" w:name="_Toc129530194"/>
    </w:p>
    <w:p w14:paraId="41321246" w14:textId="1C919B88" w:rsidR="00163DAA" w:rsidRPr="00CB0739" w:rsidRDefault="00CB0739" w:rsidP="00CB0739">
      <w:pPr>
        <w:pStyle w:val="2"/>
        <w:spacing w:after="120"/>
        <w:rPr>
          <w:rFonts w:ascii="Times New Roman" w:hAnsi="Times New Roman"/>
        </w:rPr>
      </w:pPr>
      <w:bookmarkStart w:id="53"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51"/>
      <w:bookmarkEnd w:id="52"/>
      <w:bookmarkEnd w:id="53"/>
    </w:p>
    <w:p w14:paraId="35B8C9A4" w14:textId="5B6F30F5" w:rsidR="00162BBB" w:rsidRDefault="00162BBB" w:rsidP="00CC406A">
      <w:pPr>
        <w:ind w:firstLineChars="100" w:firstLine="241"/>
      </w:pPr>
      <w:bookmarkStart w:id="54" w:name="_Toc129530165"/>
      <w:bookmarkStart w:id="55" w:name="_Toc129530195"/>
      <w:r>
        <w:rPr>
          <w:b/>
        </w:rPr>
        <w:t xml:space="preserve">Split-half </w:t>
      </w:r>
      <w:r>
        <w:rPr>
          <w:rFonts w:hint="eastAsia"/>
          <w:b/>
        </w:rPr>
        <w:t>R</w:t>
      </w:r>
      <w:r>
        <w:rPr>
          <w:b/>
        </w:rPr>
        <w:t>eliability.</w:t>
      </w:r>
      <w:r>
        <w:rPr>
          <w:b/>
          <w:lang w:val="en-US"/>
        </w:rPr>
        <w:t xml:space="preserve"> </w:t>
      </w:r>
      <w:r w:rsidRPr="00ED4C8F">
        <w:t xml:space="preserve">To ensure methodological rigor, we assessed the </w:t>
      </w:r>
      <w:r w:rsidRPr="00703ABB">
        <w:rPr>
          <w:bCs/>
          <w:color w:val="000000" w:themeColor="text1"/>
        </w:rPr>
        <w:t xml:space="preserve">weighted average </w:t>
      </w:r>
      <w:r w:rsidRPr="00ED4C8F">
        <w:t>split-half reliability of the SPE measures using four distinct data splitting approaches: first-second, odd-even, permutated, and Monte Carlo</w:t>
      </w:r>
      <w:r>
        <w:rPr>
          <w:lang w:val="en-US"/>
        </w:rPr>
        <w:t xml:space="preserve"> </w:t>
      </w:r>
      <w:r w:rsidRPr="00ED4C8F">
        <w:fldChar w:fldCharType="begin"/>
      </w:r>
      <w:r w:rsidR="00ED438D">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Pr="00ED4C8F">
        <w:fldChar w:fldCharType="separate"/>
      </w:r>
      <w:r w:rsidRPr="00ED4C8F">
        <w:rPr>
          <w:noProof/>
        </w:rPr>
        <w:t>(Kahveci et al., 2022; Pronk et al., 2022)</w:t>
      </w:r>
      <w:r w:rsidRPr="00ED4C8F">
        <w:fldChar w:fldCharType="end"/>
      </w:r>
      <w:r>
        <w:t xml:space="preserve">. </w:t>
      </w:r>
      <w:r w:rsidRPr="00CC406A">
        <w:t xml:space="preserve">The first-second split-half reliability involved dividing the trials into two halves: the first half and the second half. The odd-even split-half reliability separated the trials into sequences based on their odd or even numbers. On the other hand, the permutation split-half reliability shuffled the trial order and randomly assigned each half to a group. </w:t>
      </w:r>
      <w:r w:rsidRPr="00CC406A">
        <w:rPr>
          <w:rFonts w:hint="eastAsia"/>
        </w:rPr>
        <w:t>T</w:t>
      </w:r>
      <w:r w:rsidRPr="00CC406A">
        <w:t xml:space="preserve">he Monte Carlo split-half approach was </w:t>
      </w:r>
      <w:r w:rsidRPr="00CC406A">
        <w:lastRenderedPageBreak/>
        <w:t xml:space="preserve">similar to the permutated split-half method, but it repeated the process thousands of times to calculate the average and 95% confidence interval of the split-half reliability. </w:t>
      </w:r>
    </w:p>
    <w:p w14:paraId="0D1C79C3" w14:textId="197699F4" w:rsidR="00162BBB" w:rsidRPr="00E41C72" w:rsidRDefault="00162BBB" w:rsidP="00E41C72">
      <w:pPr>
        <w:ind w:firstLineChars="100" w:firstLine="240"/>
        <w:rPr>
          <w:bCs/>
        </w:rPr>
      </w:pPr>
      <w:r>
        <w:t>First, the data were stratified per condition and then split into two halves</w:t>
      </w:r>
      <w:r w:rsidR="00A12CEE">
        <w:t xml:space="preserve"> </w:t>
      </w:r>
      <w:r w:rsidR="00A12CEE">
        <w:fldChar w:fldCharType="begin"/>
      </w:r>
      <w:r w:rsidR="00ED438D">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2CEE">
        <w:fldChar w:fldCharType="separate"/>
      </w:r>
      <w:r w:rsidR="00A12CEE">
        <w:rPr>
          <w:noProof/>
        </w:rPr>
        <w:t>(Pronk et al., 2022)</w:t>
      </w:r>
      <w:r w:rsidR="00A12CEE">
        <w:fldChar w:fldCharType="end"/>
      </w:r>
      <w:r>
        <w:t>. For example, when using Monte Carlo Split-Half, we randomly split the stratified data into two halves for 5000 times, which resulted in 5000 pairs of two halves of the data. Next, we calculated 5000 Pearson correlation coefficients based on these 5000 pairs of data and calculated the mean and 95% confidence interval of the 5000 correlations coefficients. The first-second split, odd-</w:t>
      </w:r>
      <w:r w:rsidRPr="00E41C72">
        <w:rPr>
          <w:bCs/>
        </w:rPr>
        <w:t xml:space="preserve">even split, and permutated split are similar to Monte Carlo method, but each only resulted in </w:t>
      </w:r>
      <w:r w:rsidRPr="00E41C72">
        <w:rPr>
          <w:rFonts w:hint="eastAsia"/>
          <w:bCs/>
        </w:rPr>
        <w:t>single</w:t>
      </w:r>
      <w:r w:rsidRPr="00E41C72">
        <w:rPr>
          <w:bCs/>
        </w:rPr>
        <w:t xml:space="preserve"> reliability coefficient.</w:t>
      </w:r>
    </w:p>
    <w:p w14:paraId="1877F7DF" w14:textId="613D1F96" w:rsidR="00162BBB" w:rsidRPr="00703ABB" w:rsidRDefault="00162BBB" w:rsidP="00F21BC8">
      <w:pPr>
        <w:ind w:firstLineChars="100" w:firstLine="240"/>
        <w:rPr>
          <w:bCs/>
          <w:color w:val="000000" w:themeColor="text1"/>
        </w:rPr>
      </w:pPr>
      <w:commentRangeStart w:id="56"/>
      <w:commentRangeStart w:id="57"/>
      <w:r w:rsidRPr="00703ABB">
        <w:rPr>
          <w:bCs/>
          <w:color w:val="000000" w:themeColor="text1"/>
        </w:rPr>
        <w:t>Finally, after computing split-half reliability coefficients for each dataset, substantial variations were observed across the datasets. To derive a representative overall value for each</w:t>
      </w:r>
      <w:r w:rsidRPr="00703ABB">
        <w:rPr>
          <w:bCs/>
          <w:color w:val="000000" w:themeColor="text1"/>
          <w:lang w:val="en-US"/>
        </w:rPr>
        <w:t xml:space="preserve"> SPE measures</w:t>
      </w:r>
      <w:r w:rsidRPr="00703ABB">
        <w:rPr>
          <w:bCs/>
          <w:color w:val="000000" w:themeColor="text1"/>
        </w:rPr>
        <w:t>, we adopted an approach akin to meta-analysis, allowing for a more accurate estimation of the average split-half reliability</w:t>
      </w:r>
      <w:r w:rsidRPr="00703ABB">
        <w:rPr>
          <w:bCs/>
          <w:color w:val="000000" w:themeColor="text1"/>
          <w:lang w:val="en-US"/>
        </w:rPr>
        <w:t xml:space="preserve">. </w:t>
      </w:r>
      <w:r w:rsidRPr="00703ABB">
        <w:rPr>
          <w:bCs/>
          <w:color w:val="000000" w:themeColor="text1"/>
        </w:rPr>
        <w:t>As noted by Kucina et al. (2023), the number of trials significantly influences the reliability of cognitive experiments, with higher trial numbers resulting in increased reliability (</w:t>
      </w:r>
      <w:r w:rsidRPr="00703ABB">
        <w:rPr>
          <w:bCs/>
          <w:color w:val="000000" w:themeColor="text1"/>
          <w:lang w:val="en-US"/>
        </w:rPr>
        <w:t>similar pattern was also found in SPMT, see</w:t>
      </w:r>
      <w:r w:rsidRPr="00703ABB">
        <w:rPr>
          <w:bCs/>
          <w:color w:val="000000" w:themeColor="text1"/>
        </w:rPr>
        <w:t xml:space="preserve"> Supplementary Fig. </w:t>
      </w:r>
      <w:r>
        <w:rPr>
          <w:bCs/>
          <w:color w:val="000000" w:themeColor="text1"/>
        </w:rPr>
        <w:t>6</w:t>
      </w:r>
      <w:r w:rsidRPr="00703ABB">
        <w:rPr>
          <w:bCs/>
          <w:color w:val="000000" w:themeColor="text1"/>
        </w:rPr>
        <w:t xml:space="preserve">). Hence, to account for </w:t>
      </w:r>
      <w:r w:rsidRPr="00703ABB">
        <w:rPr>
          <w:bCs/>
          <w:color w:val="000000" w:themeColor="text1"/>
          <w:lang w:val="en-US"/>
        </w:rPr>
        <w:t>the</w:t>
      </w:r>
      <w:r w:rsidRPr="00703ABB">
        <w:rPr>
          <w:bCs/>
          <w:color w:val="000000" w:themeColor="text1"/>
        </w:rPr>
        <w:t xml:space="preserve"> impact</w:t>
      </w:r>
      <w:r w:rsidRPr="00703ABB">
        <w:rPr>
          <w:bCs/>
          <w:color w:val="000000" w:themeColor="text1"/>
          <w:lang w:val="en-US"/>
        </w:rPr>
        <w:t xml:space="preserve"> of trials</w:t>
      </w:r>
      <w:r w:rsidRPr="00703ABB">
        <w:rPr>
          <w:bCs/>
          <w:color w:val="000000" w:themeColor="text1"/>
        </w:rPr>
        <w:t xml:space="preserve">, we assigned weights to the split-half reliability based on the trial numbers present in each dataset </w:t>
      </w:r>
      <w:r w:rsidR="00A12CEE">
        <w:rPr>
          <w:bCs/>
          <w:color w:val="000000" w:themeColor="text1"/>
        </w:rPr>
        <w:t>using</w:t>
      </w:r>
      <w:r w:rsidRPr="00703ABB">
        <w:rPr>
          <w:bCs/>
          <w:color w:val="000000" w:themeColor="text1"/>
        </w:rPr>
        <w:t xml:space="preserve"> the “metafor” Package </w:t>
      </w:r>
      <w:r w:rsidRPr="00703ABB">
        <w:rPr>
          <w:bCs/>
          <w:color w:val="000000" w:themeColor="text1"/>
        </w:rPr>
        <w:fldChar w:fldCharType="begin"/>
      </w:r>
      <w:r w:rsidR="00ED438D">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Pr="00703ABB">
        <w:rPr>
          <w:bCs/>
          <w:color w:val="000000" w:themeColor="text1"/>
        </w:rPr>
        <w:fldChar w:fldCharType="separate"/>
      </w:r>
      <w:r w:rsidRPr="00703ABB">
        <w:rPr>
          <w:bCs/>
          <w:noProof/>
          <w:color w:val="000000" w:themeColor="text1"/>
        </w:rPr>
        <w:t>(Viechtbauer, 2010)</w:t>
      </w:r>
      <w:r w:rsidRPr="00703ABB">
        <w:rPr>
          <w:bCs/>
          <w:color w:val="000000" w:themeColor="text1"/>
        </w:rPr>
        <w:fldChar w:fldCharType="end"/>
      </w:r>
      <w:r w:rsidRPr="00703ABB">
        <w:rPr>
          <w:bCs/>
          <w:color w:val="000000" w:themeColor="text1"/>
        </w:rPr>
        <w:t xml:space="preserve">. Employing a method similar to weighted averaging, we obtained the final split-half reliability </w:t>
      </w:r>
      <w:r w:rsidRPr="00703ABB">
        <w:rPr>
          <w:bCs/>
          <w:color w:val="000000" w:themeColor="text1"/>
          <w:lang w:val="en-US"/>
        </w:rPr>
        <w:t>as well as its 95% confidence interval</w:t>
      </w:r>
      <w:r w:rsidRPr="00703ABB">
        <w:rPr>
          <w:bCs/>
          <w:color w:val="000000" w:themeColor="text1"/>
        </w:rPr>
        <w:t>, ensuring a comprehensive and robust evaluation of the SPE measures across the datasets.</w:t>
      </w:r>
      <w:commentRangeEnd w:id="56"/>
      <w:r w:rsidRPr="00703ABB">
        <w:rPr>
          <w:rStyle w:val="a6"/>
          <w:color w:val="000000" w:themeColor="text1"/>
        </w:rPr>
        <w:commentReference w:id="56"/>
      </w:r>
      <w:commentRangeEnd w:id="57"/>
      <w:r w:rsidRPr="00703ABB">
        <w:rPr>
          <w:rStyle w:val="a6"/>
          <w:color w:val="000000" w:themeColor="text1"/>
        </w:rPr>
        <w:commentReference w:id="57"/>
      </w:r>
    </w:p>
    <w:bookmarkEnd w:id="54"/>
    <w:bookmarkEnd w:id="55"/>
    <w:p w14:paraId="24284963" w14:textId="279BC305"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sidR="00ED438D">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sidR="00ED438D">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D50B1FF"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in assessing individual differences and group-level variations. To achieve this objective, we focused on using two specific types of Intraclass Correlation Coefficients (ICC) within the ICC family, namely ICC2 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ED438D">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1">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1B37C853" w14:textId="77777777" w:rsidR="00A5673E" w:rsidRPr="006A5A80" w:rsidRDefault="00A5673E" w:rsidP="007036EB">
      <w:pPr>
        <w:rPr>
          <w:rFonts w:eastAsiaTheme="minorEastAsia"/>
          <w:sz w:val="22"/>
          <w:szCs w:val="22"/>
          <w:lang w:val="en-US"/>
        </w:rPr>
      </w:pPr>
    </w:p>
    <w:p w14:paraId="4C0B88A3" w14:textId="7D6DCFCF" w:rsidR="00A22B49" w:rsidRDefault="00A37F7F" w:rsidP="000E1499">
      <w:pPr>
        <w:ind w:firstLineChars="100" w:firstLine="240"/>
        <w:rPr>
          <w:lang w:val="en-US"/>
        </w:rPr>
      </w:pPr>
      <w:r w:rsidRPr="00A37F7F">
        <w:rPr>
          <w:lang w:val="en-US"/>
        </w:rPr>
        <w:lastRenderedPageBreak/>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B3449B" w:rsidRPr="006A5A80">
        <w:rPr>
          <w:lang w:val="en-US"/>
        </w:rPr>
        <w:fldChar w:fldCharType="begin"/>
      </w:r>
      <w:r w:rsidR="00ED438D">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58" w:name="_Toc139718161"/>
      <w:r>
        <w:rPr>
          <w:rFonts w:eastAsia="Calibri"/>
          <w:b/>
          <w:sz w:val="42"/>
          <w:szCs w:val="42"/>
        </w:rPr>
        <w:t>4</w:t>
      </w:r>
      <w:r w:rsidR="001624A0" w:rsidRPr="001624A0">
        <w:rPr>
          <w:rFonts w:eastAsia="Calibri"/>
          <w:b/>
          <w:sz w:val="42"/>
          <w:szCs w:val="42"/>
        </w:rPr>
        <w:t xml:space="preserve"> </w:t>
      </w:r>
      <w:bookmarkStart w:id="59" w:name="_wv0gj0dgrmeo" w:colFirst="0" w:colLast="0"/>
      <w:bookmarkStart w:id="60" w:name="_Toc129530168"/>
      <w:bookmarkStart w:id="61" w:name="_Toc129530198"/>
      <w:bookmarkStart w:id="62" w:name="_Toc139718162"/>
      <w:bookmarkEnd w:id="58"/>
      <w:bookmarkEnd w:id="59"/>
      <w:r w:rsidR="00BA0079" w:rsidRPr="006A5A80">
        <w:rPr>
          <w:rFonts w:eastAsia="Calibri"/>
          <w:b/>
          <w:sz w:val="42"/>
          <w:szCs w:val="42"/>
        </w:rPr>
        <w:t>Results</w:t>
      </w:r>
      <w:bookmarkEnd w:id="60"/>
      <w:bookmarkEnd w:id="61"/>
      <w:bookmarkEnd w:id="62"/>
    </w:p>
    <w:p w14:paraId="5526239A" w14:textId="22A127E7" w:rsidR="00A160B8" w:rsidRPr="008A54B2" w:rsidRDefault="00A160B8" w:rsidP="008A54B2">
      <w:pPr>
        <w:ind w:firstLineChars="100" w:firstLine="240"/>
        <w:rPr>
          <w:lang w:val="en-US"/>
        </w:rPr>
      </w:pPr>
      <w:bookmarkStart w:id="63" w:name="_Toc129530169"/>
      <w:bookmarkStart w:id="64" w:name="_Toc129530199"/>
      <w:r w:rsidRPr="00D301D9">
        <w:rPr>
          <w:lang w:val="en-US"/>
        </w:rPr>
        <w:t xml:space="preserve">In </w:t>
      </w:r>
      <w:r w:rsidR="00A12CEE" w:rsidRPr="00D301D9">
        <w:rPr>
          <w:lang w:val="en-US"/>
        </w:rPr>
        <w:t>eigh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65"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5"/>
      <w:r w:rsidR="00AF6D94" w:rsidRPr="006A5A80">
        <w:rPr>
          <w:rFonts w:ascii="Times New Roman" w:hAnsi="Times New Roman"/>
          <w:lang w:val="en-US"/>
        </w:rPr>
        <w:t xml:space="preserve"> </w:t>
      </w:r>
      <w:bookmarkEnd w:id="63"/>
      <w:bookmarkEnd w:id="64"/>
    </w:p>
    <w:p w14:paraId="13998703" w14:textId="7478670A" w:rsidR="0012437C" w:rsidRDefault="00A160B8" w:rsidP="0012437C">
      <w:pPr>
        <w:ind w:firstLineChars="100" w:firstLine="240"/>
        <w:rPr>
          <w:lang w:val="en-US"/>
        </w:rPr>
      </w:pPr>
      <w:r w:rsidRPr="008A54B2">
        <w:rPr>
          <w:lang w:val="en-US"/>
        </w:rPr>
        <w:t xml:space="preserve">As described in method part, we </w:t>
      </w:r>
      <w:r w:rsidR="008A13B2">
        <w:rPr>
          <w:lang w:val="en-US"/>
        </w:rPr>
        <w:t>applied</w:t>
      </w:r>
      <w:r w:rsidR="008A13B2" w:rsidRPr="008A54B2">
        <w:rPr>
          <w:lang w:val="en-US"/>
        </w:rPr>
        <w:t xml:space="preserve"> </w:t>
      </w:r>
      <w:r w:rsidRPr="008A54B2">
        <w:rPr>
          <w:lang w:val="en-US"/>
        </w:rPr>
        <w:t>four different methods to calculat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Pr="008A54B2">
        <w:rPr>
          <w:lang w:val="en-US"/>
        </w:rPr>
        <w:fldChar w:fldCharType="begin"/>
      </w:r>
      <w:r w:rsidR="00ED438D">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8A54B2">
        <w:rPr>
          <w:lang w:val="en-US"/>
        </w:rPr>
        <w:fldChar w:fldCharType="separate"/>
      </w:r>
      <w:r w:rsidR="00ED3D76">
        <w:rPr>
          <w:noProof/>
          <w:lang w:val="en-US"/>
        </w:rPr>
        <w:t>Pronk et al. (2022)</w:t>
      </w:r>
      <w:r w:rsidRPr="008A54B2">
        <w:rPr>
          <w:lang w:val="en-US"/>
        </w:rPr>
        <w:fldChar w:fldCharType="end"/>
      </w:r>
      <w:r w:rsidRPr="008A54B2">
        <w:rPr>
          <w:lang w:val="en-US"/>
        </w:rPr>
        <w:t>.</w:t>
      </w:r>
      <w:r w:rsidR="0012437C">
        <w:rPr>
          <w:lang w:val="en-US"/>
        </w:rPr>
        <w:t xml:space="preserve"> </w:t>
      </w:r>
      <w:r w:rsidRPr="008A54B2">
        <w:rPr>
          <w:lang w:val="en-US"/>
        </w:rPr>
        <w:t xml:space="preserve">The results of the other three split-half </w:t>
      </w:r>
      <w:r w:rsidR="00F21BC8" w:rsidRPr="008A54B2">
        <w:rPr>
          <w:lang w:val="en-US"/>
        </w:rPr>
        <w:t xml:space="preserve">methods </w:t>
      </w:r>
      <w:r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 xml:space="preserve"> </w:t>
      </w:r>
      <w:r w:rsidR="00AC31C5">
        <w:rPr>
          <w:lang w:val="en-US"/>
        </w:rPr>
        <w:t>-4</w:t>
      </w:r>
      <w:r w:rsidR="00B327FC" w:rsidRPr="008A54B2">
        <w:rPr>
          <w:lang w:val="en-US"/>
        </w:rPr>
        <w:t>)</w:t>
      </w:r>
      <w:r w:rsidR="0012437C">
        <w:rPr>
          <w:lang w:val="en-US"/>
        </w:rPr>
        <w:t xml:space="preserve">, which also have quite similar result pattern with the </w:t>
      </w:r>
      <w:r w:rsidR="0012437C" w:rsidRPr="008A54B2">
        <w:rPr>
          <w:lang w:val="en-US"/>
        </w:rPr>
        <w:t>Monte Carlo method</w:t>
      </w:r>
      <w:r w:rsidR="0012437C">
        <w:rPr>
          <w:lang w:val="en-US"/>
        </w:rPr>
        <w:t>s</w:t>
      </w:r>
      <w:r w:rsidRPr="008A54B2">
        <w:rPr>
          <w:lang w:val="en-US"/>
        </w:rPr>
        <w:t>.</w:t>
      </w:r>
    </w:p>
    <w:p w14:paraId="6B894AF2" w14:textId="46429D66"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p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3</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8</w:t>
      </w:r>
      <w:r w:rsidR="008748A5" w:rsidRPr="00F21BC8">
        <w:rPr>
          <w:lang w:val="en-US"/>
        </w:rPr>
        <w:t>, .</w:t>
      </w:r>
      <w:r w:rsidR="008748A5">
        <w:rPr>
          <w:lang w:val="en-US"/>
        </w:rPr>
        <w:t>68</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commentRangeStart w:id="66"/>
      <w:r w:rsidR="00566D09" w:rsidRPr="00566D09">
        <w:rPr>
          <w:i/>
          <w:iCs/>
          <w:lang w:val="en-US"/>
        </w:rPr>
        <w:t>η</w:t>
      </w:r>
      <w:commentRangeEnd w:id="66"/>
      <w:r w:rsidR="00566D09">
        <w:rPr>
          <w:rStyle w:val="a6"/>
        </w:rPr>
        <w:commentReference w:id="66"/>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7F8C74BC" w:rsidR="00B02959" w:rsidRPr="00A37F7F" w:rsidRDefault="0004083D" w:rsidP="007731AE">
      <w:pPr>
        <w:rPr>
          <w:rFonts w:eastAsia="宋体"/>
          <w:bCs/>
          <w:noProof/>
          <w:lang w:val="en-US" w:eastAsia="zh-TW"/>
        </w:rPr>
      </w:pPr>
      <w:r>
        <w:rPr>
          <w:noProof/>
        </w:rPr>
        <w:lastRenderedPageBreak/>
        <w:drawing>
          <wp:inline distT="0" distB="0" distL="0" distR="0" wp14:anchorId="38B87C12" wp14:editId="5409CB26">
            <wp:extent cx="5943600" cy="4754880"/>
            <wp:effectExtent l="0" t="0" r="0"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B096599" w14:textId="256EBE6F" w:rsidR="00FC16F1" w:rsidRPr="0004083D" w:rsidRDefault="00B02959" w:rsidP="002541AD">
      <w:pPr>
        <w:ind w:firstLineChars="100" w:firstLine="241"/>
        <w:jc w:val="center"/>
        <w:rPr>
          <w:rFonts w:eastAsia="宋体"/>
          <w:bCs/>
          <w:noProof/>
          <w:lang w:val="en-US" w:eastAsia="zh-TW"/>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04083D">
        <w:rPr>
          <w:rFonts w:eastAsia="宋体"/>
          <w:bCs/>
          <w:noProof/>
          <w:lang w:val="en-US" w:eastAsia="zh-TW"/>
        </w:rPr>
        <w:t>.</w:t>
      </w:r>
      <w:r w:rsidR="002541AD" w:rsidRPr="0004083D">
        <w:rPr>
          <w:rFonts w:eastAsiaTheme="minorEastAsia" w:hint="eastAsia"/>
          <w:bCs/>
          <w:noProof/>
          <w:lang w:val="en-US"/>
        </w:rPr>
        <w:t xml:space="preserve"> </w:t>
      </w:r>
      <w:r w:rsidR="00F6143A" w:rsidRPr="0004083D">
        <w:rPr>
          <w:rFonts w:eastAsia="宋体"/>
          <w:bCs/>
          <w:i/>
          <w:iCs/>
          <w:noProof/>
          <w:lang w:val="en-US" w:eastAsia="zh-TW"/>
        </w:rPr>
        <w:t>NOTE:</w:t>
      </w:r>
      <w:r w:rsidR="00F6143A" w:rsidRPr="0004083D">
        <w:rPr>
          <w:rFonts w:eastAsia="宋体"/>
          <w:bCs/>
          <w:noProof/>
          <w:lang w:val="en-US" w:eastAsia="zh-TW"/>
        </w:rPr>
        <w:t xml:space="preserve"> </w:t>
      </w:r>
      <w:r w:rsidR="007731AE" w:rsidRPr="0004083D">
        <w:rPr>
          <w:rFonts w:eastAsia="宋体"/>
          <w:bCs/>
          <w:noProof/>
          <w:lang w:val="en-US" w:eastAsia="zh-TW"/>
        </w:rPr>
        <w:t xml:space="preserve">The vertical axis represents </w:t>
      </w:r>
      <w:r w:rsidR="0012437C" w:rsidRPr="0004083D">
        <w:rPr>
          <w:rFonts w:eastAsia="宋体"/>
          <w:bCs/>
          <w:noProof/>
          <w:lang w:val="en-US" w:eastAsia="zh-TW"/>
        </w:rPr>
        <w:t>24</w:t>
      </w:r>
      <w:r w:rsidR="007731AE" w:rsidRPr="0004083D">
        <w:rPr>
          <w:rFonts w:eastAsia="宋体"/>
          <w:bCs/>
          <w:noProof/>
          <w:lang w:val="en-US" w:eastAsia="zh-TW"/>
        </w:rPr>
        <w:t xml:space="preserve"> different </w:t>
      </w:r>
      <w:r w:rsidR="0012437C" w:rsidRPr="0004083D">
        <w:rPr>
          <w:rFonts w:eastAsia="宋体"/>
          <w:bCs/>
          <w:noProof/>
          <w:lang w:val="en-US" w:eastAsia="zh-TW"/>
        </w:rPr>
        <w:t>SPE measures</w:t>
      </w:r>
      <w:r w:rsidR="007731AE" w:rsidRPr="0004083D">
        <w:rPr>
          <w:rFonts w:eastAsia="宋体"/>
          <w:bCs/>
          <w:noProof/>
          <w:lang w:val="en-US" w:eastAsia="zh-TW"/>
        </w:rPr>
        <w:t xml:space="preserve">, </w:t>
      </w:r>
      <w:r w:rsidR="0012437C" w:rsidRPr="0004083D">
        <w:rPr>
          <w:rFonts w:eastAsia="宋体"/>
          <w:bCs/>
          <w:noProof/>
          <w:lang w:val="en-US" w:eastAsia="zh-TW"/>
        </w:rPr>
        <w:t xml:space="preserve">combining </w:t>
      </w:r>
      <w:r w:rsidR="008A13B2" w:rsidRPr="0004083D">
        <w:rPr>
          <w:rFonts w:eastAsia="宋体"/>
          <w:bCs/>
          <w:noProof/>
          <w:lang w:val="en-US" w:eastAsia="zh-TW"/>
        </w:rPr>
        <w:t>six</w:t>
      </w:r>
      <w:r w:rsidR="0012437C" w:rsidRPr="0004083D">
        <w:rPr>
          <w:rFonts w:eastAsia="宋体"/>
          <w:bCs/>
          <w:noProof/>
          <w:lang w:val="en-US" w:eastAsia="zh-TW"/>
        </w:rPr>
        <w:t xml:space="preserve"> outcomes variables (</w:t>
      </w:r>
      <w:r w:rsidR="00E908FC" w:rsidRPr="0004083D">
        <w:rPr>
          <w:rFonts w:eastAsia="宋体"/>
          <w:bCs/>
          <w:noProof/>
          <w:lang w:val="en-US" w:eastAsia="zh-TW"/>
        </w:rPr>
        <w:t xml:space="preserve">RT, ACC, </w:t>
      </w:r>
      <w:r w:rsidR="00E908FC" w:rsidRPr="0004083D">
        <w:rPr>
          <w:rFonts w:eastAsia="宋体"/>
          <w:bCs/>
          <w:i/>
          <w:iCs/>
          <w:noProof/>
          <w:lang w:val="en-US" w:eastAsia="zh-TW"/>
        </w:rPr>
        <w:t>d’</w:t>
      </w:r>
      <w:r w:rsidR="00E908FC" w:rsidRPr="0004083D">
        <w:rPr>
          <w:rFonts w:eastAsia="宋体"/>
          <w:bCs/>
          <w:noProof/>
          <w:lang w:val="en-US" w:eastAsia="zh-TW"/>
        </w:rPr>
        <w:t xml:space="preserve">, </w:t>
      </w:r>
      <w:r w:rsidR="00E908FC" w:rsidRPr="0004083D">
        <w:rPr>
          <w:rFonts w:eastAsia="宋体"/>
          <w:bCs/>
          <w:i/>
          <w:iCs/>
          <w:noProof/>
          <w:lang w:val="en-US" w:eastAsia="zh-TW"/>
        </w:rPr>
        <w:t>η</w:t>
      </w:r>
      <w:r w:rsidR="00E908FC" w:rsidRPr="0004083D">
        <w:rPr>
          <w:rFonts w:eastAsia="宋体"/>
          <w:bCs/>
          <w:noProof/>
          <w:lang w:val="en-US" w:eastAsia="zh-TW"/>
        </w:rPr>
        <w:t xml:space="preserve">, </w:t>
      </w:r>
      <w:r w:rsidR="00E908FC" w:rsidRPr="0004083D">
        <w:rPr>
          <w:rFonts w:eastAsia="宋体"/>
          <w:bCs/>
          <w:i/>
          <w:iCs/>
          <w:noProof/>
          <w:lang w:val="en-US" w:eastAsia="zh-TW"/>
        </w:rPr>
        <w:t>v</w:t>
      </w:r>
      <w:r w:rsidR="00E908FC" w:rsidRPr="0004083D">
        <w:rPr>
          <w:rFonts w:eastAsia="宋体"/>
          <w:bCs/>
          <w:noProof/>
          <w:lang w:val="en-US" w:eastAsia="zh-TW"/>
        </w:rPr>
        <w:t xml:space="preserve">, </w:t>
      </w:r>
      <w:r w:rsidR="00E908FC" w:rsidRPr="0004083D">
        <w:rPr>
          <w:rFonts w:eastAsia="宋体"/>
          <w:bCs/>
          <w:i/>
          <w:iCs/>
          <w:noProof/>
          <w:lang w:val="en-US" w:eastAsia="zh-TW"/>
        </w:rPr>
        <w:t>z</w:t>
      </w:r>
      <w:r w:rsidR="0012437C" w:rsidRPr="0004083D">
        <w:rPr>
          <w:rFonts w:eastAsia="宋体"/>
          <w:bCs/>
          <w:noProof/>
          <w:lang w:val="en-US" w:eastAsia="zh-TW"/>
        </w:rPr>
        <w:t xml:space="preserve">) and </w:t>
      </w:r>
      <w:r w:rsidR="008A13B2" w:rsidRPr="0004083D">
        <w:rPr>
          <w:rFonts w:eastAsia="宋体"/>
          <w:bCs/>
          <w:noProof/>
          <w:lang w:val="en-US" w:eastAsia="zh-TW"/>
        </w:rPr>
        <w:t>four baseline conditions</w:t>
      </w:r>
      <w:r w:rsidR="0012437C" w:rsidRPr="0004083D">
        <w:rPr>
          <w:rFonts w:eastAsia="宋体"/>
          <w:bCs/>
          <w:noProof/>
          <w:lang w:val="en-US" w:eastAsia="zh-TW"/>
        </w:rPr>
        <w:t xml:space="preserve"> (close other, stranger, celebrity, and non-person).</w:t>
      </w:r>
      <w:r w:rsidR="004113C4" w:rsidRPr="0004083D">
        <w:rPr>
          <w:rFonts w:eastAsia="宋体"/>
          <w:bCs/>
          <w:noProof/>
          <w:lang w:val="en-US" w:eastAsia="zh-TW"/>
        </w:rPr>
        <w:t xml:space="preserve"> The weighted average split-half reliability and 95% confidence intervals are shown by points and lines</w:t>
      </w:r>
      <w:r w:rsidR="00DA1946" w:rsidRPr="0004083D">
        <w:rPr>
          <w:rFonts w:eastAsia="宋体"/>
          <w:bCs/>
          <w:noProof/>
          <w:lang w:val="en-US" w:eastAsia="zh-TW"/>
        </w:rPr>
        <w:t>.</w:t>
      </w:r>
      <w:r w:rsidR="00DA1946" w:rsidRPr="0004083D">
        <w:rPr>
          <w:color w:val="000000" w:themeColor="text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67" w:name="_Toc129530170"/>
      <w:bookmarkStart w:id="68" w:name="_Toc129530200"/>
      <w:bookmarkStart w:id="69"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7"/>
      <w:bookmarkEnd w:id="68"/>
      <w:bookmarkEnd w:id="69"/>
    </w:p>
    <w:p w14:paraId="3BED99F1" w14:textId="2FED50CA"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 xml:space="preserve">labprtory </w:t>
      </w:r>
      <w:r>
        <w:rPr>
          <w:rFonts w:eastAsia="PMingLiU"/>
          <w:bCs/>
          <w:noProof/>
          <w:lang w:val="en-US" w:eastAsia="zh-TW"/>
        </w:rPr>
        <w:fldChar w:fldCharType="begin"/>
      </w:r>
      <w:r w:rsidR="00ED438D">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our own 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reported here, we </w:t>
      </w:r>
      <w:r w:rsidR="0012437C">
        <w:rPr>
          <w:rFonts w:eastAsia="PMingLiU"/>
          <w:bCs/>
          <w:noProof/>
          <w:lang w:val="en-US" w:eastAsia="zh-TW"/>
        </w:rPr>
        <w:t xml:space="preserve">also </w:t>
      </w:r>
      <w:r w:rsidR="00747642">
        <w:rPr>
          <w:rFonts w:eastAsia="PMingLiU"/>
          <w:bCs/>
          <w:noProof/>
          <w:lang w:val="en-US" w:eastAsia="zh-TW"/>
        </w:rPr>
        <w:t xml:space="preserve">explored two datasets 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162BBB">
        <w:rPr>
          <w:rFonts w:eastAsia="PMingLiU"/>
          <w:bCs/>
          <w:noProof/>
          <w:lang w:val="en-US" w:eastAsia="zh-TW"/>
        </w:rPr>
        <w:t>5</w:t>
      </w:r>
      <w:r w:rsidR="00747642">
        <w:rPr>
          <w:rFonts w:eastAsia="PMingLiU"/>
          <w:bCs/>
          <w:noProof/>
          <w:lang w:val="en-US" w:eastAsia="zh-TW"/>
        </w:rPr>
        <w:t>).</w:t>
      </w:r>
    </w:p>
    <w:p w14:paraId="402293DD" w14:textId="61958E4C" w:rsidR="008A13B2" w:rsidRDefault="008A13B2" w:rsidP="007652FC">
      <w:pPr>
        <w:ind w:firstLineChars="100" w:firstLine="240"/>
        <w:rPr>
          <w:rFonts w:eastAsia="PMingLiU"/>
          <w:bCs/>
          <w:noProof/>
          <w:lang w:val="en-US" w:eastAsia="zh-TW"/>
        </w:rPr>
      </w:pPr>
      <w:r>
        <w:rPr>
          <w:rFonts w:eastAsia="PMingLiU"/>
          <w:bCs/>
          <w:noProof/>
          <w:lang w:val="en-US" w:eastAsia="zh-TW"/>
        </w:rPr>
        <w:t xml:space="preserve">The ICC2, which measure the reliability for individual differences, confirmed the results from split-half reliability: only </w:t>
      </w:r>
      <w:r w:rsidRPr="007652FC">
        <w:rPr>
          <w:rFonts w:eastAsia="PMingLiU"/>
          <w:bCs/>
          <w:noProof/>
          <w:lang w:val="en-US" w:eastAsia="zh-TW"/>
        </w:rPr>
        <w:t xml:space="preserve">RT and Efficiency display </w:t>
      </w:r>
      <w:r>
        <w:rPr>
          <w:rFonts w:eastAsia="PMingLiU"/>
          <w:bCs/>
          <w:noProof/>
          <w:lang w:val="en-US" w:eastAsia="zh-TW"/>
        </w:rPr>
        <w:t>reliability</w:t>
      </w:r>
      <w:r w:rsidRPr="007652FC">
        <w:rPr>
          <w:rFonts w:eastAsia="PMingLiU"/>
          <w:bCs/>
          <w:noProof/>
          <w:lang w:val="en-US" w:eastAsia="zh-TW"/>
        </w:rPr>
        <w:t xml:space="preserve"> ranging from poor to acceptable. Specifically, under the "</w:t>
      </w:r>
      <w:r>
        <w:rPr>
          <w:rFonts w:eastAsia="PMingLiU"/>
          <w:bCs/>
          <w:noProof/>
          <w:lang w:val="en-US" w:eastAsia="zh-TW"/>
        </w:rPr>
        <w:t xml:space="preserve">Self vs </w:t>
      </w:r>
      <w:r w:rsidRPr="007652FC">
        <w:rPr>
          <w:rFonts w:eastAsia="PMingLiU"/>
          <w:bCs/>
          <w:noProof/>
          <w:lang w:val="en-US" w:eastAsia="zh-TW"/>
        </w:rPr>
        <w:t>Close" contrast, the ICC2 for RT is 0.53 (95% CI = [.39, .69]), and for Efficiency, it is 0.52 (95% CI = [.38, .68]). Meanwhile, for the "</w:t>
      </w:r>
      <w:r>
        <w:rPr>
          <w:rFonts w:eastAsia="PMingLiU"/>
          <w:bCs/>
          <w:noProof/>
          <w:lang w:val="en-US" w:eastAsia="zh-TW"/>
        </w:rPr>
        <w:t xml:space="preserve">Self vs </w:t>
      </w:r>
      <w:r w:rsidRPr="007652FC">
        <w:rPr>
          <w:rFonts w:eastAsia="PMingLiU"/>
          <w:bCs/>
          <w:noProof/>
          <w:lang w:val="en-US" w:eastAsia="zh-TW"/>
        </w:rPr>
        <w:t>Stranger" contrast, the ICC2 for RT is 0.58 (95% CI = [.45, .73]), and for Efficiency, it is 0.34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4FAA811E" w14:textId="6A2B5606"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lastRenderedPageBreak/>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When considering the "Close" contrast, the ICC2k for RT is 0.87 (95% CI = [.79, .93]), and for Efficiency, it is 0.86 (95% CI = [.78, .93]). Similarly, for the "Stranger" contrast, the ICC2k for RT is 0.89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4DB6AB59" w:rsidR="00596248" w:rsidRPr="006A5A80" w:rsidRDefault="007D50DA" w:rsidP="00566D09">
      <w:pPr>
        <w:rPr>
          <w:rFonts w:eastAsia="宋体"/>
          <w:b/>
          <w:noProof/>
          <w:lang w:val="en-US" w:eastAsia="zh-TW"/>
        </w:rPr>
      </w:pPr>
      <w:commentRangeStart w:id="70"/>
      <w:commentRangeStart w:id="71"/>
      <w:commentRangeEnd w:id="70"/>
      <w:r>
        <w:rPr>
          <w:rStyle w:val="a6"/>
        </w:rPr>
        <w:commentReference w:id="70"/>
      </w:r>
      <w:commentRangeEnd w:id="71"/>
      <w:r w:rsidR="00566D09">
        <w:rPr>
          <w:rStyle w:val="a6"/>
        </w:rPr>
        <w:commentReference w:id="71"/>
      </w:r>
      <w:r w:rsidR="00623217">
        <w:rPr>
          <w:noProof/>
        </w:rPr>
        <w:drawing>
          <wp:inline distT="0" distB="0" distL="0" distR="0" wp14:anchorId="5283A1DB" wp14:editId="504DCD41">
            <wp:extent cx="5931673" cy="413532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479" b="3870"/>
                    <a:stretch/>
                  </pic:blipFill>
                  <pic:spPr bwMode="auto">
                    <a:xfrm>
                      <a:off x="0" y="0"/>
                      <a:ext cx="5938217" cy="4139890"/>
                    </a:xfrm>
                    <a:prstGeom prst="rect">
                      <a:avLst/>
                    </a:prstGeom>
                    <a:noFill/>
                    <a:ln>
                      <a:noFill/>
                    </a:ln>
                    <a:extLst>
                      <a:ext uri="{53640926-AAD7-44D8-BBD7-CCE9431645EC}">
                        <a14:shadowObscured xmlns:a14="http://schemas.microsoft.com/office/drawing/2010/main"/>
                      </a:ext>
                    </a:extLst>
                  </pic:spPr>
                </pic:pic>
              </a:graphicData>
            </a:graphic>
          </wp:inline>
        </w:drawing>
      </w:r>
    </w:p>
    <w:p w14:paraId="3D49BBD5" w14:textId="7198FBFC" w:rsidR="00A13F54" w:rsidRPr="002541AD" w:rsidRDefault="00596248" w:rsidP="002541AD">
      <w:pPr>
        <w:ind w:firstLineChars="100" w:firstLine="241"/>
        <w:jc w:val="center"/>
        <w:rPr>
          <w:rFonts w:eastAsia="宋体"/>
          <w:bCs/>
          <w:noProof/>
          <w:lang w:val="en-US" w:eastAsia="zh-TW"/>
        </w:rPr>
      </w:pPr>
      <w:commentRangeStart w:id="72"/>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commentRangeEnd w:id="72"/>
      <w:r w:rsidR="00523BB3" w:rsidRPr="00F6143A">
        <w:rPr>
          <w:rStyle w:val="a6"/>
          <w:sz w:val="24"/>
          <w:szCs w:val="24"/>
        </w:rPr>
        <w:commentReference w:id="72"/>
      </w:r>
      <w:r w:rsidRPr="00F6143A">
        <w:rPr>
          <w:rFonts w:eastAsia="宋体"/>
          <w:bCs/>
          <w:noProof/>
          <w:lang w:val="en-US" w:eastAsia="zh-TW"/>
        </w:rPr>
        <w:t>Intraclass correlation coefficient</w:t>
      </w:r>
      <w:bookmarkStart w:id="73" w:name="_Toc129530171"/>
      <w:bookmarkStart w:id="74" w:name="_Toc129530201"/>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The upper facet of the figure presents the results for ICC2</w:t>
      </w:r>
      <w:r w:rsidR="00F363CC" w:rsidRPr="002541AD">
        <w:rPr>
          <w:rFonts w:eastAsia="宋体"/>
          <w:bCs/>
          <w:noProof/>
          <w:sz w:val="20"/>
          <w:szCs w:val="20"/>
          <w:lang w:val="en-US" w:eastAsia="zh-TW"/>
        </w:rPr>
        <w:t>k</w:t>
      </w:r>
      <w:r w:rsidR="007D50DA" w:rsidRPr="002541AD">
        <w:rPr>
          <w:rFonts w:eastAsia="宋体"/>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75"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73"/>
      <w:bookmarkEnd w:id="74"/>
      <w:bookmarkEnd w:id="75"/>
    </w:p>
    <w:p w14:paraId="104E83E2" w14:textId="37C4FF11" w:rsidR="004B58E5" w:rsidRPr="00AC31C5" w:rsidRDefault="004B58E5" w:rsidP="00AC31C5">
      <w:pPr>
        <w:ind w:firstLine="720"/>
        <w:rPr>
          <w:rFonts w:eastAsia="Calibri"/>
          <w:lang w:val="en-US"/>
        </w:rPr>
      </w:pPr>
      <w:r w:rsidRPr="004B58E5">
        <w:rPr>
          <w:rFonts w:eastAsia="Calibri"/>
        </w:rPr>
        <w:t>Despite the significance of assessing the reliability of a behavioral paradigm before its implementation, this practice is not yet extensively embraced by researchers</w:t>
      </w:r>
      <w:r>
        <w:rPr>
          <w:rFonts w:eastAsia="Calibri"/>
        </w:rPr>
        <w:t xml:space="preserve"> </w:t>
      </w:r>
      <w:r w:rsidR="00D70160">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ED438D">
        <w:rPr>
          <w:rFonts w:eastAsia="Calibri"/>
        </w:rPr>
        <w:instrText xml:space="preserve"> ADDIN EN.CITE </w:instrText>
      </w:r>
      <w:r w:rsidR="00ED438D">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ED438D">
        <w:rPr>
          <w:rFonts w:eastAsia="Calibri"/>
        </w:rPr>
        <w:instrText xml:space="preserve"> ADDIN EN.CITE.DATA </w:instrText>
      </w:r>
      <w:r w:rsidR="00ED438D">
        <w:rPr>
          <w:rFonts w:eastAsia="Calibri"/>
        </w:rPr>
      </w:r>
      <w:r w:rsidR="00ED438D">
        <w:rPr>
          <w:rFonts w:eastAsia="Calibri"/>
        </w:rPr>
        <w:fldChar w:fldCharType="end"/>
      </w:r>
      <w:r w:rsidR="00D70160">
        <w:rPr>
          <w:rFonts w:eastAsia="Calibri"/>
        </w:rPr>
        <w:fldChar w:fldCharType="separate"/>
      </w:r>
      <w:r w:rsidR="00D70160">
        <w:rPr>
          <w:rFonts w:eastAsia="Calibri"/>
          <w:noProof/>
        </w:rPr>
        <w:t>(Green et al., 2016; Hedge et al., 2018; Parsons et al., 2019)</w:t>
      </w:r>
      <w:r w:rsidR="00D70160">
        <w:rPr>
          <w:rFonts w:eastAsia="Calibri"/>
        </w:rPr>
        <w:fldChar w:fldCharType="end"/>
      </w:r>
      <w:r w:rsidR="00D70160" w:rsidRPr="00A37F7F">
        <w:rPr>
          <w:rFonts w:eastAsia="Calibri"/>
        </w:rPr>
        <w:t xml:space="preserve">. In this pre-registered study, our objective is to investigate the reliability of the </w:t>
      </w:r>
      <w:r w:rsidR="00844663" w:rsidRPr="004B58E5">
        <w:rPr>
          <w:rFonts w:eastAsia="Calibri"/>
        </w:rPr>
        <w:t xml:space="preserve">outcome variables </w:t>
      </w:r>
      <w:r w:rsidR="00D70160" w:rsidRPr="00A37F7F">
        <w:rPr>
          <w:rFonts w:eastAsia="Calibri"/>
        </w:rPr>
        <w:t>related to the</w:t>
      </w:r>
      <w:r w:rsidR="00844663" w:rsidRPr="00A37F7F">
        <w:rPr>
          <w:rFonts w:eastAsia="Calibri"/>
        </w:rPr>
        <w:t xml:space="preserve"> </w:t>
      </w:r>
      <w:r w:rsidR="00D70160" w:rsidRPr="00A37F7F">
        <w:rPr>
          <w:rFonts w:eastAsia="Calibri"/>
        </w:rPr>
        <w:t>SPE</w:t>
      </w:r>
      <w:r w:rsidR="00844663" w:rsidRPr="004B58E5">
        <w:rPr>
          <w:rFonts w:eastAsia="Calibri"/>
        </w:rPr>
        <w:t xml:space="preserve"> measures</w:t>
      </w:r>
      <w:r w:rsidR="00D70160" w:rsidRPr="00A37F7F">
        <w:rPr>
          <w:rFonts w:eastAsia="Calibri"/>
        </w:rPr>
        <w:t xml:space="preserve"> in the SPM</w:t>
      </w:r>
      <w:r w:rsidR="00844663" w:rsidRPr="004B58E5">
        <w:rPr>
          <w:rFonts w:eastAsia="Calibri"/>
        </w:rPr>
        <w:t>T</w:t>
      </w:r>
      <w:r w:rsidR="00D70160" w:rsidRPr="00A37F7F">
        <w:rPr>
          <w:rFonts w:eastAsia="Calibri"/>
        </w:rPr>
        <w:t>.</w:t>
      </w:r>
      <w:r w:rsidR="00D70160">
        <w:rPr>
          <w:rFonts w:eastAsia="Calibri"/>
        </w:rPr>
        <w:t xml:space="preserve"> </w:t>
      </w:r>
      <w:r w:rsidR="00D70160" w:rsidRPr="00900F8B">
        <w:rPr>
          <w:rFonts w:eastAsia="Calibri"/>
        </w:rPr>
        <w:t xml:space="preserve">To achieve this, we </w:t>
      </w:r>
      <w:r w:rsidR="00120078">
        <w:rPr>
          <w:rFonts w:eastAsia="Calibri" w:hint="eastAsia"/>
        </w:rPr>
        <w:t>r</w:t>
      </w:r>
      <w:r w:rsidR="00120078">
        <w:rPr>
          <w:rFonts w:eastAsia="Calibri"/>
          <w:lang w:val="en-US"/>
        </w:rPr>
        <w:t xml:space="preserve">e-analyzed </w:t>
      </w:r>
      <w:r w:rsidR="00AC31C5">
        <w:rPr>
          <w:sz w:val="22"/>
          <w:szCs w:val="22"/>
          <w:lang w:val="en-US"/>
        </w:rPr>
        <w:t>eighteen</w:t>
      </w:r>
      <w:r w:rsidR="00AC31C5" w:rsidRPr="009A68B2">
        <w:rPr>
          <w:sz w:val="22"/>
          <w:szCs w:val="22"/>
          <w:lang w:val="en-US"/>
        </w:rPr>
        <w:t xml:space="preserve"> datasets from </w:t>
      </w:r>
      <w:r w:rsidR="00AC31C5">
        <w:rPr>
          <w:sz w:val="22"/>
          <w:szCs w:val="22"/>
          <w:lang w:val="en-US"/>
        </w:rPr>
        <w:t xml:space="preserve">nine </w:t>
      </w:r>
      <w:r w:rsidR="00AC31C5" w:rsidRPr="009A68B2">
        <w:rPr>
          <w:sz w:val="22"/>
          <w:szCs w:val="22"/>
          <w:lang w:val="en-US"/>
        </w:rPr>
        <w:t xml:space="preserve">papers </w:t>
      </w:r>
      <w:r w:rsidR="00AC31C5" w:rsidRPr="004E53A7">
        <w:rPr>
          <w:sz w:val="22"/>
          <w:szCs w:val="22"/>
          <w:lang w:val="en-US"/>
        </w:rPr>
        <w:t xml:space="preserve">and two </w:t>
      </w:r>
      <w:r w:rsidR="00AC31C5">
        <w:rPr>
          <w:rFonts w:eastAsia="Calibri"/>
        </w:rPr>
        <w:t xml:space="preserve">unpublished </w:t>
      </w:r>
      <w:r w:rsidR="00AC31C5" w:rsidRPr="004E53A7">
        <w:rPr>
          <w:sz w:val="22"/>
          <w:szCs w:val="22"/>
          <w:lang w:val="en-US"/>
        </w:rPr>
        <w:t xml:space="preserve">projects </w:t>
      </w:r>
      <w:r w:rsidR="00AC31C5" w:rsidRPr="009A68B2">
        <w:rPr>
          <w:sz w:val="22"/>
          <w:szCs w:val="22"/>
          <w:lang w:val="en-US"/>
        </w:rPr>
        <w:t>(N = 857)</w:t>
      </w:r>
      <w:r w:rsidR="00D70160" w:rsidRPr="00900F8B">
        <w:rPr>
          <w:rFonts w:eastAsia="Calibri"/>
        </w:rPr>
        <w:t xml:space="preserve">, utilizing split-half reliability </w:t>
      </w:r>
      <w:r w:rsidR="00AC31C5">
        <w:rPr>
          <w:rFonts w:eastAsia="Calibri"/>
        </w:rPr>
        <w:t>(</w:t>
      </w:r>
      <w:r w:rsidR="00AC31C5" w:rsidRPr="00AC31C5">
        <w:rPr>
          <w:rFonts w:eastAsia="Calibri"/>
          <w:i/>
          <w:iCs/>
        </w:rPr>
        <w:t>r</w:t>
      </w:r>
      <w:r w:rsidR="00AC31C5">
        <w:rPr>
          <w:rFonts w:eastAsia="Calibri"/>
        </w:rPr>
        <w:t xml:space="preserve">) </w:t>
      </w:r>
      <w:r w:rsidR="00D70160" w:rsidRPr="00900F8B">
        <w:rPr>
          <w:rFonts w:eastAsia="Calibri"/>
        </w:rPr>
        <w:t>and intraclass correlation coefficient (ICC2, ICC</w:t>
      </w:r>
      <w:r w:rsidR="0033038D">
        <w:rPr>
          <w:rFonts w:eastAsia="Calibri"/>
        </w:rPr>
        <w:t>2k</w:t>
      </w:r>
      <w:r w:rsidR="00D70160" w:rsidRPr="00900F8B">
        <w:rPr>
          <w:rFonts w:eastAsia="Calibri"/>
        </w:rPr>
        <w:t>).</w:t>
      </w:r>
      <w:r w:rsidR="00233CA0">
        <w:rPr>
          <w:rFonts w:eastAsia="Calibri"/>
        </w:rPr>
        <w:t xml:space="preserve"> </w:t>
      </w:r>
      <w:r w:rsidR="00D70160" w:rsidRPr="00900F8B">
        <w:rPr>
          <w:rFonts w:eastAsia="Calibri"/>
        </w:rPr>
        <w:t xml:space="preserve">Our findings reveal that </w:t>
      </w:r>
      <w:r>
        <w:rPr>
          <w:rFonts w:eastAsia="Calibri"/>
        </w:rPr>
        <w:t xml:space="preserve">the </w:t>
      </w:r>
      <w:r w:rsidR="00AC31C5">
        <w:rPr>
          <w:rFonts w:eastAsia="Calibri"/>
        </w:rPr>
        <w:t>R</w:t>
      </w:r>
      <w:r w:rsidR="00D70160" w:rsidRPr="00900F8B">
        <w:rPr>
          <w:rFonts w:eastAsia="Calibri"/>
        </w:rPr>
        <w:t xml:space="preserve">eaction </w:t>
      </w:r>
      <w:r w:rsidR="00AC31C5">
        <w:rPr>
          <w:rFonts w:eastAsia="Calibri"/>
        </w:rPr>
        <w:t>T</w:t>
      </w:r>
      <w:r w:rsidR="00D70160" w:rsidRPr="00900F8B">
        <w:rPr>
          <w:rFonts w:eastAsia="Calibri"/>
        </w:rPr>
        <w:t xml:space="preserve">ime and </w:t>
      </w:r>
      <w:r w:rsidR="00AC31C5">
        <w:rPr>
          <w:rFonts w:eastAsia="Calibri"/>
        </w:rPr>
        <w:t>E</w:t>
      </w:r>
      <w:r w:rsidR="00D70160" w:rsidRPr="00900F8B">
        <w:rPr>
          <w:rFonts w:eastAsia="Calibri"/>
        </w:rPr>
        <w:t>fficiency demonstrated better results</w:t>
      </w:r>
      <w:r w:rsidRPr="00900F8B">
        <w:rPr>
          <w:rFonts w:eastAsia="Calibri"/>
        </w:rPr>
        <w:t xml:space="preserve">, </w:t>
      </w:r>
      <w:r>
        <w:rPr>
          <w:rFonts w:eastAsia="Calibri"/>
        </w:rPr>
        <w:t xml:space="preserve">with weight average </w:t>
      </w:r>
      <w:r w:rsidRPr="00900F8B">
        <w:rPr>
          <w:rFonts w:eastAsia="Calibri"/>
        </w:rPr>
        <w:t>split-half reliability</w:t>
      </w:r>
      <w:r>
        <w:rPr>
          <w:rFonts w:eastAsia="Calibri"/>
        </w:rPr>
        <w:t xml:space="preserve"> around 0.6 or higher, ICC2 around 0.5 or higher, ICC2k higher than 0.7. All</w:t>
      </w:r>
      <w:r w:rsidRPr="00900F8B">
        <w:rPr>
          <w:rFonts w:eastAsia="Calibri"/>
        </w:rPr>
        <w:t xml:space="preserve"> the </w:t>
      </w:r>
      <w:r>
        <w:rPr>
          <w:rFonts w:eastAsia="Calibri"/>
        </w:rPr>
        <w:t xml:space="preserve">other </w:t>
      </w:r>
      <w:r w:rsidRPr="004B58E5">
        <w:rPr>
          <w:rFonts w:eastAsia="Calibri"/>
        </w:rPr>
        <w:t xml:space="preserve">outcome variables </w:t>
      </w:r>
      <w:r w:rsidRPr="00900F8B">
        <w:rPr>
          <w:rFonts w:eastAsia="Calibri"/>
        </w:rPr>
        <w:t>performed poorly</w:t>
      </w:r>
      <w:r>
        <w:rPr>
          <w:rFonts w:eastAsia="Calibri"/>
        </w:rPr>
        <w:t xml:space="preserve">, with weight average </w:t>
      </w:r>
      <w:r w:rsidRPr="00900F8B">
        <w:rPr>
          <w:rFonts w:eastAsia="Calibri"/>
        </w:rPr>
        <w:t>split-half reliability</w:t>
      </w:r>
      <w:r>
        <w:rPr>
          <w:rFonts w:eastAsia="Calibri"/>
        </w:rPr>
        <w:t xml:space="preserve"> </w:t>
      </w:r>
      <w:r>
        <w:rPr>
          <w:rFonts w:eastAsia="Calibri"/>
        </w:rPr>
        <w:lastRenderedPageBreak/>
        <w:t xml:space="preserve">lower than </w:t>
      </w:r>
      <w:r w:rsidR="00233CA0">
        <w:rPr>
          <w:rFonts w:eastAsia="Calibri"/>
        </w:rPr>
        <w:t xml:space="preserve">0.5, ICC2 lower than </w:t>
      </w:r>
      <w:r w:rsidR="00233CA0">
        <w:rPr>
          <w:rFonts w:eastAsia="Calibri"/>
          <w:lang w:val="en-US"/>
        </w:rPr>
        <w:t xml:space="preserve">0.5, ICC2k lower than 0.7. </w:t>
      </w:r>
      <w:r w:rsidRPr="004B58E5">
        <w:rPr>
          <w:rFonts w:eastAsia="Calibri"/>
        </w:rPr>
        <w:t xml:space="preserve">The comprehensive analysis of these datasets collectively suggests that </w:t>
      </w:r>
      <w:r w:rsidR="00AC31C5">
        <w:rPr>
          <w:rFonts w:eastAsia="Calibri"/>
        </w:rPr>
        <w:t>R</w:t>
      </w:r>
      <w:r w:rsidRPr="004B58E5">
        <w:rPr>
          <w:rFonts w:eastAsia="Calibri"/>
        </w:rPr>
        <w:t xml:space="preserve">eaction </w:t>
      </w:r>
      <w:r w:rsidR="00AC31C5">
        <w:rPr>
          <w:rFonts w:eastAsia="Calibri"/>
        </w:rPr>
        <w:t>T</w:t>
      </w:r>
      <w:r w:rsidRPr="004B58E5">
        <w:rPr>
          <w:rFonts w:eastAsia="Calibri"/>
        </w:rPr>
        <w:t>ime</w:t>
      </w:r>
      <w:r w:rsidR="00233CA0">
        <w:rPr>
          <w:rFonts w:eastAsia="Calibri"/>
        </w:rPr>
        <w:t xml:space="preserve"> </w:t>
      </w:r>
      <w:r w:rsidRPr="004B58E5">
        <w:rPr>
          <w:rFonts w:eastAsia="Calibri"/>
        </w:rPr>
        <w:t xml:space="preserve">and </w:t>
      </w:r>
      <w:r w:rsidR="00AC31C5">
        <w:rPr>
          <w:rFonts w:eastAsia="Calibri"/>
        </w:rPr>
        <w:t>E</w:t>
      </w:r>
      <w:r w:rsidRPr="004B58E5">
        <w:rPr>
          <w:rFonts w:eastAsia="Calibri"/>
        </w:rPr>
        <w:t xml:space="preserve">fficiency are the most reliable </w:t>
      </w:r>
      <w:r w:rsidR="00120078">
        <w:rPr>
          <w:rFonts w:eastAsia="Calibri"/>
        </w:rPr>
        <w:t>measure of SPE,</w:t>
      </w:r>
      <w:r w:rsidRPr="004B58E5">
        <w:rPr>
          <w:rFonts w:eastAsia="Calibri"/>
        </w:rPr>
        <w:t xml:space="preserve"> among all measure</w:t>
      </w:r>
      <w:r w:rsidR="00120078">
        <w:rPr>
          <w:rFonts w:eastAsia="Calibri"/>
        </w:rPr>
        <w:t xml:space="preserve">s available </w:t>
      </w:r>
      <w:r w:rsidRPr="004B58E5">
        <w:rPr>
          <w:rFonts w:eastAsia="Calibri"/>
        </w:rPr>
        <w:t>in the SPMT</w:t>
      </w:r>
      <w:r w:rsidR="00233CA0">
        <w:rPr>
          <w:rFonts w:eastAsia="Calibri"/>
        </w:rPr>
        <w:t>.</w:t>
      </w:r>
      <w:r w:rsidR="00233CA0">
        <w:rPr>
          <w:rFonts w:ascii="微软雅黑" w:eastAsia="微软雅黑" w:hAnsi="微软雅黑" w:cs="微软雅黑"/>
          <w:lang w:val="en-US"/>
        </w:rPr>
        <w:t xml:space="preserve"> </w:t>
      </w:r>
      <w:r w:rsidRPr="004B58E5">
        <w:rPr>
          <w:rFonts w:eastAsia="Calibri"/>
        </w:rPr>
        <w:t xml:space="preserve">Moreover, the pattern observed in the ICC values suggests that reaction time and efficiency in the SPMT are better suited for group-level analysis rather than assessing individual-level variation. </w:t>
      </w:r>
    </w:p>
    <w:p w14:paraId="303CE000" w14:textId="1EC23A87" w:rsidR="00C16D0A" w:rsidRDefault="00D70160" w:rsidP="00C16D0A">
      <w:pPr>
        <w:ind w:firstLineChars="100" w:firstLine="240"/>
        <w:rPr>
          <w:rFonts w:eastAsiaTheme="minorEastAsia"/>
          <w:color w:val="000000" w:themeColor="text1"/>
          <w:lang w:val="en-US" w:eastAsia="zh-TW"/>
        </w:rPr>
      </w:pPr>
      <w:r w:rsidRPr="00F83FD2">
        <w:rPr>
          <w:rFonts w:eastAsia="Calibri"/>
          <w:color w:val="000000" w:themeColor="text1"/>
        </w:rPr>
        <w:t>Although Reaction Time</w:t>
      </w:r>
      <w:r w:rsidR="00C16D0A">
        <w:rPr>
          <w:rFonts w:eastAsia="Calibri"/>
          <w:color w:val="000000" w:themeColor="text1"/>
        </w:rPr>
        <w:t xml:space="preserve"> </w:t>
      </w:r>
      <w:r w:rsidRPr="00F83FD2">
        <w:rPr>
          <w:rFonts w:eastAsia="Calibri"/>
          <w:color w:val="000000" w:themeColor="text1"/>
        </w:rPr>
        <w:t xml:space="preserve">and Efficiency yielded relatively better results compared to other indices, they still fell short of achieving commonly considered excellent reliability levels (typically </w:t>
      </w:r>
      <w:r w:rsidR="00233CA0" w:rsidRPr="00A37F7F">
        <w:rPr>
          <w:lang w:val="en-US"/>
        </w:rPr>
        <w:t>a value greater than 0.8 means excellent reliability</w:t>
      </w:r>
      <w:r w:rsidRPr="00F83FD2">
        <w:rPr>
          <w:rFonts w:eastAsia="Calibri"/>
          <w:color w:val="000000" w:themeColor="text1"/>
        </w:rPr>
        <w:t xml:space="preserve">) </w:t>
      </w:r>
      <w:r w:rsidRPr="00F83FD2">
        <w:rPr>
          <w:rFonts w:eastAsia="Calibri"/>
          <w:color w:val="000000" w:themeColor="text1"/>
        </w:rPr>
        <w:fldChar w:fldCharType="begin"/>
      </w:r>
      <w:r w:rsidR="00ED438D">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F83FD2">
        <w:rPr>
          <w:rFonts w:eastAsia="Calibri"/>
          <w:color w:val="000000" w:themeColor="text1"/>
        </w:rPr>
        <w:fldChar w:fldCharType="separate"/>
      </w:r>
      <w:r w:rsidRPr="00F83FD2">
        <w:rPr>
          <w:rFonts w:eastAsia="Calibri"/>
          <w:noProof/>
          <w:color w:val="000000" w:themeColor="text1"/>
        </w:rPr>
        <w:t>(Cicchetti &amp; Sparrow, 1981; Kupper &amp; Hafner, 1989)</w:t>
      </w:r>
      <w:r w:rsidRPr="00F83FD2">
        <w:rPr>
          <w:rFonts w:eastAsia="Calibri"/>
          <w:color w:val="000000" w:themeColor="text1"/>
        </w:rPr>
        <w:fldChar w:fldCharType="end"/>
      </w:r>
      <w:r w:rsidRPr="00F83FD2">
        <w:rPr>
          <w:rFonts w:eastAsia="Calibri"/>
          <w:color w:val="000000" w:themeColor="text1"/>
        </w:rPr>
        <w:t>.</w:t>
      </w:r>
      <w:r w:rsidR="00233CA0">
        <w:rPr>
          <w:rFonts w:eastAsiaTheme="minorEastAsia"/>
          <w:color w:val="000000" w:themeColor="text1"/>
          <w:lang w:val="en-US" w:eastAsia="zh-TW"/>
        </w:rPr>
        <w:t xml:space="preserve"> </w:t>
      </w:r>
      <w:r w:rsidR="00233CA0" w:rsidRPr="00F83FD2">
        <w:rPr>
          <w:rFonts w:eastAsiaTheme="minorEastAsia"/>
          <w:color w:val="000000" w:themeColor="text1"/>
          <w:lang w:eastAsia="zh-TW"/>
        </w:rPr>
        <w:t xml:space="preserve">The low split-half reliability </w:t>
      </w:r>
      <w:r w:rsidR="00233CA0" w:rsidRPr="00F83FD2">
        <w:rPr>
          <w:rFonts w:eastAsiaTheme="minorEastAsia"/>
          <w:color w:val="000000" w:themeColor="text1"/>
          <w:lang w:val="en-US" w:eastAsia="zh-TW"/>
        </w:rPr>
        <w:t xml:space="preserve">and low ICC2 </w:t>
      </w:r>
      <w:r w:rsidR="00233CA0" w:rsidRPr="00F83FD2">
        <w:rPr>
          <w:rFonts w:eastAsiaTheme="minorEastAsia"/>
          <w:color w:val="000000" w:themeColor="text1"/>
          <w:lang w:eastAsia="zh-TW"/>
        </w:rPr>
        <w:t xml:space="preserve">may suggest that </w:t>
      </w:r>
      <w:r w:rsidR="00397046">
        <w:rPr>
          <w:rFonts w:eastAsiaTheme="minorEastAsia"/>
          <w:color w:val="000000" w:themeColor="text1"/>
          <w:lang w:eastAsia="zh-TW"/>
        </w:rPr>
        <w:t xml:space="preserve">the </w:t>
      </w:r>
      <w:r w:rsidR="00397046">
        <w:rPr>
          <w:rFonts w:eastAsiaTheme="minorEastAsia"/>
          <w:color w:val="000000" w:themeColor="text1"/>
          <w:lang w:val="en-US" w:eastAsia="zh-TW"/>
        </w:rPr>
        <w:t>SPMT</w:t>
      </w:r>
      <w:r w:rsidR="00120078">
        <w:rPr>
          <w:rFonts w:eastAsiaTheme="minorEastAsia"/>
          <w:color w:val="000000" w:themeColor="text1"/>
          <w:lang w:val="en-US" w:eastAsia="zh-TW"/>
        </w:rPr>
        <w:t xml:space="preserve">, like other traditional cognitive tasks </w:t>
      </w:r>
      <w:r w:rsidR="00C16D0A">
        <w:rPr>
          <w:rFonts w:eastAsiaTheme="minorEastAsia"/>
          <w:color w:val="000000" w:themeColor="text1"/>
          <w:lang w:val="en-US" w:eastAsia="zh-TW"/>
        </w:rPr>
        <w:t xml:space="preserve">such as </w:t>
      </w:r>
      <w:r w:rsidR="00C16D0A" w:rsidRPr="00F83FD2">
        <w:rPr>
          <w:rFonts w:eastAsiaTheme="minorEastAsia"/>
          <w:color w:val="000000" w:themeColor="text1"/>
        </w:rPr>
        <w:t xml:space="preserve">Flanker, Simon, or Stroop tasks </w:t>
      </w:r>
      <w:r w:rsidR="00C16D0A"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C16D0A" w:rsidRPr="00F83FD2">
        <w:rPr>
          <w:rFonts w:eastAsiaTheme="minorEastAsia"/>
          <w:color w:val="000000" w:themeColor="text1"/>
        </w:rPr>
        <w:fldChar w:fldCharType="separate"/>
      </w:r>
      <w:r w:rsidR="00C16D0A" w:rsidRPr="00F83FD2">
        <w:rPr>
          <w:rFonts w:eastAsiaTheme="minorEastAsia"/>
          <w:noProof/>
          <w:color w:val="000000" w:themeColor="text1"/>
        </w:rPr>
        <w:t>(Clark et al., 2022; Mollon et al., 2017)</w:t>
      </w:r>
      <w:r w:rsidR="00C16D0A" w:rsidRPr="00F83FD2">
        <w:rPr>
          <w:rFonts w:eastAsiaTheme="minorEastAsia"/>
          <w:color w:val="000000" w:themeColor="text1"/>
        </w:rPr>
        <w:fldChar w:fldCharType="end"/>
      </w:r>
      <w:r w:rsidR="00120078">
        <w:rPr>
          <w:rFonts w:eastAsiaTheme="minorEastAsia"/>
          <w:color w:val="000000" w:themeColor="text1"/>
          <w:lang w:val="en-US" w:eastAsia="zh-TW"/>
        </w:rPr>
        <w:t>,</w:t>
      </w:r>
      <w:r w:rsidR="00233CA0" w:rsidRPr="00F83FD2">
        <w:rPr>
          <w:rFonts w:eastAsiaTheme="minorEastAsia"/>
          <w:color w:val="000000" w:themeColor="text1"/>
          <w:lang w:val="en-US" w:eastAsia="zh-TW"/>
        </w:rPr>
        <w:t xml:space="preserve"> is </w:t>
      </w:r>
      <w:r w:rsidR="00233CA0" w:rsidRPr="00F83FD2">
        <w:rPr>
          <w:rFonts w:eastAsia="Calibri"/>
          <w:color w:val="000000" w:themeColor="text1"/>
        </w:rPr>
        <w:t>not suitable for assessing individual-level variation</w:t>
      </w:r>
      <w:r w:rsidR="00233CA0" w:rsidRPr="00F83FD2">
        <w:rPr>
          <w:rFonts w:eastAsia="Calibri"/>
          <w:color w:val="000000" w:themeColor="text1"/>
          <w:lang w:val="en-US"/>
        </w:rPr>
        <w:t>.</w:t>
      </w:r>
      <w:r w:rsidR="00397046">
        <w:rPr>
          <w:rFonts w:eastAsiaTheme="minorEastAsia"/>
          <w:color w:val="000000" w:themeColor="text1"/>
          <w:lang w:val="en-US" w:eastAsia="zh-TW"/>
        </w:rPr>
        <w:t xml:space="preserve"> </w:t>
      </w:r>
      <w:r w:rsidRPr="00F83FD2">
        <w:rPr>
          <w:rFonts w:eastAsiaTheme="minorEastAsia"/>
          <w:color w:val="000000" w:themeColor="text1"/>
          <w:lang w:eastAsia="zh-TW"/>
        </w:rPr>
        <w:t xml:space="preserve">Several plausible reasons as well as </w:t>
      </w:r>
      <w:r w:rsidR="00474576" w:rsidRPr="00F83FD2">
        <w:rPr>
          <w:rFonts w:eastAsiaTheme="minorEastAsia"/>
          <w:color w:val="000000" w:themeColor="text1"/>
          <w:lang w:eastAsia="zh-TW"/>
        </w:rPr>
        <w:t>potential</w:t>
      </w:r>
      <w:r w:rsidRPr="00F83FD2">
        <w:rPr>
          <w:rFonts w:eastAsiaTheme="minorEastAsia"/>
          <w:color w:val="000000" w:themeColor="text1"/>
          <w:lang w:eastAsia="zh-TW"/>
        </w:rPr>
        <w:t xml:space="preserve"> solutions can be identified. Firstly, the insufficient number of trials per condition may contribute to the low split-half reliability. A recent study by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ucina et al. (2023)</w:t>
      </w:r>
      <w:r w:rsidRPr="00F83FD2">
        <w:rPr>
          <w:rFonts w:eastAsiaTheme="minorEastAsia"/>
          <w:color w:val="000000" w:themeColor="text1"/>
        </w:rPr>
        <w:fldChar w:fldCharType="end"/>
      </w:r>
      <w:r w:rsidRPr="00F83FD2">
        <w:rPr>
          <w:rFonts w:eastAsiaTheme="minorEastAsia"/>
          <w:color w:val="000000" w:themeColor="text1"/>
        </w:rPr>
        <w:t xml:space="preserve"> </w:t>
      </w:r>
      <w:r w:rsidRPr="00F83FD2">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sidRPr="00F83FD2">
        <w:rPr>
          <w:rFonts w:eastAsiaTheme="minorEastAsia"/>
          <w:color w:val="000000" w:themeColor="text1"/>
          <w:lang w:eastAsia="zh-TW"/>
        </w:rPr>
        <w:t>and</w:t>
      </w:r>
      <w:r w:rsidRPr="00F83FD2">
        <w:rPr>
          <w:rFonts w:eastAsiaTheme="minorEastAsia"/>
          <w:color w:val="000000" w:themeColor="text1"/>
          <w:lang w:eastAsia="zh-TW"/>
        </w:rPr>
        <w:t xml:space="preserve"> </w:t>
      </w:r>
      <w:r w:rsidR="00474576" w:rsidRPr="00F83FD2">
        <w:rPr>
          <w:rFonts w:eastAsiaTheme="minorEastAsia"/>
          <w:color w:val="000000" w:themeColor="text1"/>
          <w:lang w:eastAsia="zh-TW"/>
        </w:rPr>
        <w:t>considering greater conflict effects or individual differences can enhance reliability compared to the original paradigm</w:t>
      </w:r>
      <w:r w:rsidRPr="00F83FD2">
        <w:rPr>
          <w:rFonts w:eastAsiaTheme="minorEastAsia"/>
          <w:color w:val="000000" w:themeColor="text1"/>
          <w:lang w:eastAsia="zh-TW"/>
        </w:rPr>
        <w:t xml:space="preserve">. Specifically, the study identified that satisfactory reliability required 48 or </w:t>
      </w:r>
      <w:r w:rsidRPr="00F83FD2">
        <w:rPr>
          <w:rFonts w:eastAsiaTheme="minorEastAsia" w:hint="eastAsia"/>
          <w:color w:val="000000" w:themeColor="text1"/>
        </w:rPr>
        <w:t>more</w:t>
      </w:r>
      <w:r w:rsidRPr="00F83FD2">
        <w:rPr>
          <w:rFonts w:eastAsiaTheme="minorEastAsia"/>
          <w:color w:val="000000" w:themeColor="text1"/>
        </w:rPr>
        <w:t xml:space="preserve"> </w:t>
      </w:r>
      <w:r w:rsidRPr="00F83FD2">
        <w:rPr>
          <w:rFonts w:eastAsiaTheme="minorEastAsia"/>
          <w:color w:val="000000" w:themeColor="text1"/>
          <w:lang w:eastAsia="zh-TW"/>
        </w:rPr>
        <w:t xml:space="preserve">trials, while achieving a higher level of reliability necessitated 72 trials. </w:t>
      </w:r>
      <w:r w:rsidR="00837D15" w:rsidRPr="00F83FD2">
        <w:rPr>
          <w:rFonts w:eastAsiaTheme="minorEastAsia"/>
          <w:color w:val="000000" w:themeColor="text1"/>
          <w:lang w:eastAsia="zh-TW"/>
        </w:rPr>
        <w:t xml:space="preserve">As shown in Supplementary </w:t>
      </w:r>
      <w:r w:rsidR="00162BBB">
        <w:rPr>
          <w:rFonts w:eastAsiaTheme="minorEastAsia"/>
          <w:color w:val="000000" w:themeColor="text1"/>
          <w:lang w:eastAsia="zh-TW"/>
        </w:rPr>
        <w:t>(</w:t>
      </w:r>
      <w:r w:rsidR="00837D15" w:rsidRPr="00F83FD2">
        <w:rPr>
          <w:rFonts w:eastAsiaTheme="minorEastAsia"/>
          <w:color w:val="000000" w:themeColor="text1"/>
          <w:lang w:eastAsia="zh-TW"/>
        </w:rPr>
        <w:t xml:space="preserve">Fig. </w:t>
      </w:r>
      <w:r w:rsidR="00DC0602">
        <w:rPr>
          <w:rFonts w:eastAsiaTheme="minorEastAsia"/>
          <w:color w:val="000000" w:themeColor="text1"/>
          <w:lang w:eastAsia="zh-TW"/>
        </w:rPr>
        <w:t>5</w:t>
      </w:r>
      <w:r w:rsidR="00162BBB">
        <w:rPr>
          <w:rFonts w:eastAsiaTheme="minorEastAsia"/>
          <w:color w:val="000000" w:themeColor="text1"/>
          <w:lang w:eastAsia="zh-TW"/>
        </w:rPr>
        <w:t>)</w:t>
      </w:r>
      <w:r w:rsidR="00837D15" w:rsidRPr="00F83FD2">
        <w:rPr>
          <w:rFonts w:eastAsiaTheme="minorEastAsia"/>
          <w:color w:val="000000" w:themeColor="text1"/>
          <w:lang w:eastAsia="zh-TW"/>
        </w:rPr>
        <w:t>, we calculated the correlation coefficient between the trial numbers and the Monte Carlo split-half reliabilities</w:t>
      </w:r>
      <w:r w:rsidR="00C16D0A">
        <w:rPr>
          <w:rFonts w:eastAsiaTheme="minorEastAsia"/>
          <w:color w:val="000000" w:themeColor="text1"/>
          <w:lang w:eastAsia="zh-TW"/>
        </w:rPr>
        <w:t xml:space="preserve"> and </w:t>
      </w:r>
      <w:r w:rsidR="00837D15" w:rsidRPr="00F83FD2">
        <w:rPr>
          <w:rFonts w:eastAsiaTheme="minorEastAsia"/>
          <w:color w:val="000000" w:themeColor="text1"/>
          <w:lang w:eastAsia="zh-TW"/>
        </w:rPr>
        <w:t xml:space="preserve">found a strong positive correlation between </w:t>
      </w:r>
      <w:r w:rsidR="008719D7">
        <w:rPr>
          <w:rFonts w:eastAsiaTheme="minorEastAsia"/>
          <w:color w:val="000000" w:themeColor="text1"/>
          <w:lang w:eastAsia="zh-TW"/>
        </w:rPr>
        <w:t>several</w:t>
      </w:r>
      <w:r w:rsidR="00837D15" w:rsidRPr="00F83FD2">
        <w:rPr>
          <w:rFonts w:eastAsiaTheme="minorEastAsia"/>
          <w:color w:val="000000" w:themeColor="text1"/>
          <w:lang w:eastAsia="zh-TW"/>
        </w:rPr>
        <w:t xml:space="preserve"> metrics, such as RT and </w:t>
      </w:r>
      <w:r w:rsidR="00C16D0A">
        <w:rPr>
          <w:rFonts w:eastAsiaTheme="minorEastAsia"/>
          <w:color w:val="000000" w:themeColor="text1"/>
          <w:lang w:eastAsia="zh-TW"/>
        </w:rPr>
        <w:t>E</w:t>
      </w:r>
      <w:r w:rsidR="00837D15" w:rsidRPr="00F83FD2">
        <w:rPr>
          <w:rFonts w:eastAsiaTheme="minorEastAsia"/>
          <w:color w:val="000000" w:themeColor="text1"/>
          <w:lang w:eastAsia="zh-TW"/>
        </w:rPr>
        <w:t xml:space="preserve">fficiency. </w:t>
      </w:r>
      <w:r w:rsidRPr="00F83FD2">
        <w:rPr>
          <w:rFonts w:eastAsiaTheme="minorEastAsia"/>
          <w:color w:val="000000" w:themeColor="text1"/>
          <w:lang w:eastAsia="zh-TW"/>
        </w:rPr>
        <w:t xml:space="preserve">Therefore, incorporating a higher number of trials in future implementations of the SPMT paradigm may enhance </w:t>
      </w:r>
      <w:r w:rsidR="008719D7">
        <w:rPr>
          <w:rFonts w:eastAsiaTheme="minorEastAsia"/>
          <w:color w:val="000000" w:themeColor="text1"/>
          <w:lang w:eastAsia="zh-TW"/>
        </w:rPr>
        <w:t xml:space="preserve">the </w:t>
      </w:r>
      <w:r w:rsidRPr="00F83FD2">
        <w:rPr>
          <w:rFonts w:eastAsiaTheme="minorEastAsia"/>
          <w:color w:val="000000" w:themeColor="text1"/>
          <w:lang w:eastAsia="zh-TW"/>
        </w:rPr>
        <w:t>split-half reliability by improving measurement consistency</w:t>
      </w:r>
      <w:r w:rsidRPr="00F83FD2">
        <w:rPr>
          <w:rFonts w:eastAsiaTheme="minorEastAsia"/>
          <w:color w:val="000000" w:themeColor="text1"/>
          <w:lang w:val="en-US" w:eastAsia="zh-TW"/>
        </w:rPr>
        <w:t>.</w:t>
      </w:r>
      <w:r w:rsidR="00C16D0A">
        <w:rPr>
          <w:rFonts w:eastAsiaTheme="minorEastAsia"/>
          <w:color w:val="000000" w:themeColor="text1"/>
          <w:lang w:val="en-US" w:eastAsia="zh-TW"/>
        </w:rPr>
        <w:t xml:space="preserve"> </w:t>
      </w:r>
    </w:p>
    <w:p w14:paraId="393DF624" w14:textId="11692B1B" w:rsidR="00120078" w:rsidRDefault="00D70160" w:rsidP="00C16D0A">
      <w:pPr>
        <w:ind w:firstLineChars="100" w:firstLine="240"/>
        <w:rPr>
          <w:rFonts w:eastAsiaTheme="minorEastAsia"/>
          <w:color w:val="000000" w:themeColor="text1"/>
          <w:lang w:val="en-US" w:eastAsia="zh-TW"/>
        </w:rPr>
      </w:pPr>
      <w:r w:rsidRPr="00F83FD2">
        <w:rPr>
          <w:rFonts w:eastAsiaTheme="minorEastAsia"/>
          <w:color w:val="000000" w:themeColor="text1"/>
          <w:lang w:eastAsia="zh-TW"/>
        </w:rPr>
        <w:t xml:space="preserve">Secondly, the presence of a practice effect </w:t>
      </w:r>
      <w:r w:rsidRPr="00F83FD2">
        <w:rPr>
          <w:rFonts w:eastAsiaTheme="minorEastAsia" w:hint="eastAsia"/>
          <w:color w:val="000000" w:themeColor="text1"/>
        </w:rPr>
        <w:t>or</w:t>
      </w:r>
      <w:r w:rsidRPr="00F83FD2">
        <w:rPr>
          <w:rFonts w:eastAsiaTheme="minorEastAsia"/>
          <w:color w:val="000000" w:themeColor="text1"/>
        </w:rPr>
        <w:t xml:space="preserve"> </w:t>
      </w:r>
      <w:r w:rsidRPr="00F83FD2">
        <w:rPr>
          <w:rFonts w:eastAsiaTheme="minorEastAsia"/>
          <w:color w:val="000000" w:themeColor="text1"/>
          <w:lang w:val="en-US"/>
        </w:rPr>
        <w:t xml:space="preserve">fatigue effect </w:t>
      </w:r>
      <w:r w:rsidRPr="00F83FD2">
        <w:rPr>
          <w:rFonts w:eastAsiaTheme="minorEastAsia" w:hint="eastAsia"/>
          <w:color w:val="000000" w:themeColor="text1"/>
        </w:rPr>
        <w:t>c</w:t>
      </w:r>
      <w:r w:rsidRPr="00F83FD2">
        <w:rPr>
          <w:rFonts w:eastAsiaTheme="minorEastAsia"/>
          <w:color w:val="000000" w:themeColor="text1"/>
          <w:lang w:eastAsia="zh-TW"/>
        </w:rPr>
        <w:t xml:space="preserve">ould be another significant factor influencing reliability. If </w:t>
      </w:r>
      <w:r w:rsidR="00474576" w:rsidRPr="00F83FD2">
        <w:rPr>
          <w:rFonts w:eastAsiaTheme="minorEastAsia"/>
          <w:color w:val="000000" w:themeColor="text1"/>
          <w:lang w:eastAsia="zh-TW"/>
        </w:rPr>
        <w:t>the</w:t>
      </w:r>
      <w:r w:rsidRPr="00F83FD2">
        <w:rPr>
          <w:rFonts w:eastAsiaTheme="minorEastAsia"/>
          <w:color w:val="000000" w:themeColor="text1"/>
          <w:lang w:val="en-US" w:eastAsia="zh-TW"/>
        </w:rPr>
        <w:t xml:space="preserve">se </w:t>
      </w:r>
      <w:r w:rsidRPr="00F83FD2">
        <w:rPr>
          <w:rFonts w:eastAsiaTheme="minorEastAsia"/>
          <w:color w:val="000000" w:themeColor="text1"/>
          <w:lang w:eastAsia="zh-TW"/>
        </w:rPr>
        <w:t>effect</w:t>
      </w:r>
      <w:r w:rsidRPr="00F83FD2">
        <w:rPr>
          <w:rFonts w:eastAsiaTheme="minorEastAsia"/>
          <w:color w:val="000000" w:themeColor="text1"/>
          <w:lang w:val="en-US" w:eastAsia="zh-TW"/>
        </w:rPr>
        <w:t xml:space="preserve">s are </w:t>
      </w:r>
      <w:r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fldChar w:fldCharType="begin"/>
      </w:r>
      <w:r w:rsidR="00ED438D">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Pr="00F83FD2">
        <w:rPr>
          <w:rFonts w:eastAsiaTheme="minorEastAsia"/>
          <w:color w:val="000000" w:themeColor="text1"/>
          <w:lang w:eastAsia="zh-TW"/>
        </w:rPr>
        <w:fldChar w:fldCharType="separate"/>
      </w:r>
      <w:r w:rsidRPr="00F83FD2">
        <w:rPr>
          <w:rFonts w:eastAsiaTheme="minorEastAsia"/>
          <w:noProof/>
          <w:color w:val="000000" w:themeColor="text1"/>
          <w:lang w:eastAsia="zh-TW"/>
        </w:rPr>
        <w:t>(Oswald et al., 2015; Siegelman et al., 2017)</w:t>
      </w:r>
      <w:r w:rsidRPr="00F83FD2">
        <w:rPr>
          <w:rFonts w:eastAsiaTheme="minorEastAsia"/>
          <w:color w:val="000000" w:themeColor="text1"/>
          <w:lang w:eastAsia="zh-TW"/>
        </w:rPr>
        <w:fldChar w:fldCharType="end"/>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Hedge et al., 2018).</w:t>
      </w:r>
      <w:r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Pr="00F83FD2">
        <w:rPr>
          <w:rFonts w:eastAsiaTheme="minorEastAsia"/>
          <w:color w:val="000000" w:themeColor="text1"/>
          <w:lang w:val="en-US" w:eastAsia="zh-TW"/>
        </w:rPr>
        <w:fldChar w:fldCharType="begin"/>
      </w:r>
      <w:r w:rsidR="00ED3D76">
        <w:rPr>
          <w:rFonts w:eastAsiaTheme="minorEastAsia"/>
          <w:color w:val="000000" w:themeColor="text1"/>
          <w:lang w:val="en-US" w:eastAsia="zh-TW"/>
        </w:rPr>
        <w:instrText xml:space="preserve"> ADDIN EN.CITE &lt;EndNote&gt;&lt;Cite&gt;&lt;Author&gt;Friehs&lt;/Author&gt;&lt;Year&gt;2020&lt;/Year&gt;&lt;RecNum&gt;75&lt;/RecNum&gt;&lt;DisplayText&gt;(Friehs et al., 2020)&lt;/DisplayText&gt;&lt;record&gt;&lt;rec-number&gt;75&lt;/rec-number&gt;&lt;foreign-keys&gt;&lt;key app="EN" db-id="zzdfttz2f2zttfe0f0npdwexxxawwtr9p5tz" timestamp="1690182757"&gt;75&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F83FD2">
        <w:rPr>
          <w:rFonts w:eastAsiaTheme="minorEastAsia"/>
          <w:color w:val="000000" w:themeColor="text1"/>
          <w:lang w:val="en-US" w:eastAsia="zh-TW"/>
        </w:rPr>
        <w:fldChar w:fldCharType="separate"/>
      </w:r>
      <w:r w:rsidRPr="00F83FD2">
        <w:rPr>
          <w:rFonts w:eastAsiaTheme="minorEastAsia"/>
          <w:noProof/>
          <w:color w:val="000000" w:themeColor="text1"/>
          <w:lang w:val="en-US" w:eastAsia="zh-TW"/>
        </w:rPr>
        <w:t>(Friehs et al., 2020)</w:t>
      </w:r>
      <w:r w:rsidRPr="00F83FD2">
        <w:rPr>
          <w:rFonts w:eastAsiaTheme="minorEastAsia"/>
          <w:color w:val="000000" w:themeColor="text1"/>
          <w:lang w:val="en-US" w:eastAsia="zh-TW"/>
        </w:rPr>
        <w:fldChar w:fldCharType="end"/>
      </w:r>
      <w:r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w:t>
      </w:r>
    </w:p>
    <w:p w14:paraId="57922B37" w14:textId="78499486" w:rsidR="00D70160" w:rsidRPr="00F83FD2" w:rsidRDefault="00D70160" w:rsidP="00397046">
      <w:pPr>
        <w:ind w:firstLineChars="100" w:firstLine="240"/>
        <w:rPr>
          <w:rFonts w:eastAsiaTheme="minorEastAsia"/>
          <w:color w:val="000000" w:themeColor="text1"/>
          <w:lang w:val="en-US" w:eastAsia="zh-TW"/>
        </w:rPr>
      </w:pPr>
      <w:r w:rsidRPr="00F83FD2">
        <w:rPr>
          <w:rFonts w:eastAsiaTheme="minorEastAsia"/>
          <w:color w:val="000000" w:themeColor="text1"/>
          <w:lang w:val="en-US" w:eastAsia="zh-TW"/>
        </w:rPr>
        <w:t xml:space="preserve">Finally, </w:t>
      </w:r>
      <w:r w:rsidRPr="00F83FD2">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Braun et al., 2018; Zhang &amp; Alais, 2020)</w:t>
      </w:r>
      <w:r w:rsidRPr="00F83FD2">
        <w:rPr>
          <w:rFonts w:eastAsiaTheme="minorEastAsia"/>
          <w:color w:val="000000" w:themeColor="text1"/>
        </w:rPr>
        <w:fldChar w:fldCharType="end"/>
      </w:r>
      <w:r w:rsidRPr="00F83FD2">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Pascucci et al., 2023)</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Fischer &amp; Whitney, 2014; John-Saaltink et al., 2016)</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w:t>
      </w:r>
      <w:r w:rsidRPr="00F83FD2">
        <w:rPr>
          <w:rFonts w:eastAsiaTheme="minorEastAsia"/>
          <w:color w:val="000000" w:themeColor="text1"/>
          <w:lang w:eastAsia="zh-TW"/>
        </w:rPr>
        <w:lastRenderedPageBreak/>
        <w:t xml:space="preserve">Time series analysis technique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uitema, 1986)</w:t>
      </w:r>
      <w:r w:rsidRPr="00F83FD2">
        <w:rPr>
          <w:rFonts w:eastAsiaTheme="minorEastAsia"/>
          <w:color w:val="000000" w:themeColor="text1"/>
        </w:rPr>
        <w:fldChar w:fldCharType="end"/>
      </w:r>
      <w:r w:rsidRPr="00F83FD2">
        <w:rPr>
          <w:rFonts w:eastAsiaTheme="minorEastAsia"/>
          <w:color w:val="000000" w:themeColor="text1"/>
          <w:lang w:eastAsia="zh-TW"/>
        </w:rPr>
        <w:t xml:space="preserve"> or modeling approaches that capture the serial correlation</w:t>
      </w:r>
      <w:r w:rsidRPr="00F83FD2">
        <w:rPr>
          <w:rFonts w:eastAsiaTheme="minorEastAsia"/>
          <w:color w:val="000000" w:themeColor="text1"/>
        </w:rPr>
        <w:t xml:space="preserve">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Mei et al., 2023)</w:t>
      </w:r>
      <w:r w:rsidRPr="00F83FD2">
        <w:rPr>
          <w:rFonts w:eastAsiaTheme="minorEastAsia"/>
          <w:color w:val="000000" w:themeColor="text1"/>
        </w:rPr>
        <w:fldChar w:fldCharType="end"/>
      </w:r>
      <w:r w:rsidR="00397046">
        <w:rPr>
          <w:rFonts w:eastAsiaTheme="minorEastAsia"/>
          <w:color w:val="000000" w:themeColor="text1"/>
        </w:rPr>
        <w:t xml:space="preserve"> </w:t>
      </w:r>
      <w:r w:rsidRPr="00F83FD2">
        <w:rPr>
          <w:rFonts w:eastAsiaTheme="minorEastAsia"/>
          <w:color w:val="000000" w:themeColor="text1"/>
          <w:lang w:eastAsia="zh-TW"/>
        </w:rPr>
        <w:t>can be utilized to obtain more accurate results.</w:t>
      </w:r>
    </w:p>
    <w:p w14:paraId="3891F441" w14:textId="4210C392" w:rsidR="008303F3" w:rsidRDefault="00232224" w:rsidP="008303F3">
      <w:pPr>
        <w:ind w:firstLineChars="100" w:firstLine="240"/>
        <w:rPr>
          <w:rFonts w:eastAsiaTheme="minorEastAsia"/>
          <w:color w:val="000000" w:themeColor="text1"/>
          <w:lang w:val="en-US" w:eastAsia="zh-TW"/>
        </w:rPr>
      </w:pPr>
      <w:r w:rsidRPr="00232224">
        <w:rPr>
          <w:rFonts w:eastAsiaTheme="minorEastAsia"/>
          <w:color w:val="000000" w:themeColor="text1"/>
          <w:lang w:val="en-US" w:eastAsia="zh-TW"/>
        </w:rPr>
        <w:t>Apart from the results of Reaction Time and Efficiency, we were surprised by the low 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00623217">
        <w:rPr>
          <w:rFonts w:eastAsiaTheme="minorEastAsia"/>
          <w:color w:val="000000" w:themeColor="text1"/>
          <w:lang w:val="en-US"/>
        </w:rPr>
        <w:t>As for drift rate (</w:t>
      </w:r>
      <w:r w:rsidR="00623217" w:rsidRPr="00623217">
        <w:rPr>
          <w:rFonts w:eastAsiaTheme="minorEastAsia"/>
          <w:i/>
          <w:iCs/>
          <w:color w:val="000000" w:themeColor="text1"/>
          <w:lang w:val="en-US"/>
        </w:rPr>
        <w:t>v</w:t>
      </w:r>
      <w:r w:rsidR="00623217">
        <w:rPr>
          <w:rFonts w:eastAsiaTheme="minorEastAsia"/>
          <w:color w:val="000000" w:themeColor="text1"/>
          <w:lang w:val="en-US"/>
        </w:rPr>
        <w:t>), w</w:t>
      </w:r>
      <w:r w:rsidR="008303F3">
        <w:rPr>
          <w:rFonts w:eastAsiaTheme="minorEastAsia"/>
          <w:color w:val="000000" w:themeColor="text1"/>
          <w:lang w:val="en-US"/>
        </w:rPr>
        <w:t xml:space="preserve">e found that </w:t>
      </w:r>
      <w:proofErr w:type="spellStart"/>
      <w:r w:rsidR="00623217" w:rsidRPr="00623217">
        <w:rPr>
          <w:rFonts w:eastAsiaTheme="minorEastAsia"/>
          <w:i/>
          <w:iCs/>
          <w:color w:val="000000" w:themeColor="text1"/>
          <w:sz w:val="28"/>
          <w:szCs w:val="28"/>
          <w:lang w:val="en-US"/>
        </w:rPr>
        <w:t>r</w:t>
      </w:r>
      <w:r w:rsidR="00623217" w:rsidRPr="00623217">
        <w:rPr>
          <w:rFonts w:eastAsiaTheme="minorEastAsia"/>
          <w:color w:val="000000" w:themeColor="text1"/>
          <w:vertAlign w:val="subscript"/>
          <w:lang w:val="en-US"/>
        </w:rPr>
        <w:t>Close</w:t>
      </w:r>
      <w:proofErr w:type="spellEnd"/>
      <w:r w:rsidR="00623217">
        <w:rPr>
          <w:rFonts w:eastAsiaTheme="minorEastAsia"/>
          <w:color w:val="000000" w:themeColor="text1"/>
          <w:lang w:val="en-US"/>
        </w:rPr>
        <w:t xml:space="preserve"> = </w:t>
      </w:r>
      <w:r w:rsidR="00623217" w:rsidRPr="00623217">
        <w:rPr>
          <w:rFonts w:eastAsiaTheme="minorEastAsia"/>
          <w:color w:val="000000" w:themeColor="text1"/>
          <w:lang w:val="en-US"/>
        </w:rPr>
        <w:t>.52</w:t>
      </w:r>
      <w:r w:rsidR="00623217">
        <w:rPr>
          <w:rFonts w:eastAsiaTheme="minorEastAsia"/>
          <w:color w:val="000000" w:themeColor="text1"/>
          <w:lang w:val="en-US"/>
        </w:rPr>
        <w:t>, 95% CI [</w:t>
      </w:r>
      <w:r w:rsidR="00623217" w:rsidRPr="00623217">
        <w:rPr>
          <w:rFonts w:eastAsiaTheme="minorEastAsia"/>
          <w:color w:val="000000" w:themeColor="text1"/>
          <w:lang w:val="en-US"/>
        </w:rPr>
        <w:t>.47, .58</w:t>
      </w:r>
      <w:r w:rsidR="00623217">
        <w:rPr>
          <w:rFonts w:eastAsiaTheme="minorEastAsia"/>
          <w:color w:val="000000" w:themeColor="text1"/>
          <w:lang w:val="en-US"/>
        </w:rPr>
        <w:t xml:space="preserve">] and </w:t>
      </w:r>
      <w:proofErr w:type="spellStart"/>
      <w:r w:rsidR="00623217" w:rsidRPr="00623217">
        <w:rPr>
          <w:rFonts w:eastAsiaTheme="minorEastAsia"/>
          <w:i/>
          <w:iCs/>
          <w:color w:val="000000" w:themeColor="text1"/>
          <w:sz w:val="28"/>
          <w:szCs w:val="28"/>
          <w:lang w:val="en-US"/>
        </w:rPr>
        <w:t>r</w:t>
      </w:r>
      <w:r w:rsidR="00623217" w:rsidRPr="00623217">
        <w:rPr>
          <w:rFonts w:eastAsiaTheme="minorEastAsia"/>
          <w:color w:val="000000" w:themeColor="text1"/>
          <w:vertAlign w:val="subscript"/>
          <w:lang w:val="en-US"/>
        </w:rPr>
        <w:t>Stranger</w:t>
      </w:r>
      <w:proofErr w:type="spellEnd"/>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23217" w:rsidRPr="00623217">
        <w:rPr>
          <w:rFonts w:eastAsiaTheme="minorEastAsia"/>
          <w:color w:val="000000" w:themeColor="text1"/>
          <w:lang w:val="en-US"/>
        </w:rPr>
        <w:t>.2</w:t>
      </w:r>
      <w:r w:rsidR="00623217">
        <w:rPr>
          <w:rFonts w:eastAsiaTheme="minorEastAsia"/>
          <w:color w:val="000000" w:themeColor="text1"/>
          <w:lang w:val="en-US"/>
        </w:rPr>
        <w:t>0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23217" w:rsidRPr="00623217">
        <w:rPr>
          <w:rFonts w:eastAsiaTheme="minorEastAsia"/>
          <w:color w:val="000000" w:themeColor="text1"/>
          <w:lang w:val="en-US"/>
        </w:rPr>
        <w:t>.11, .28</w:t>
      </w:r>
      <w:r w:rsidR="00623217">
        <w:rPr>
          <w:rFonts w:eastAsiaTheme="minorEastAsia"/>
          <w:color w:val="000000" w:themeColor="text1"/>
          <w:lang w:val="en-US"/>
        </w:rPr>
        <w:t>]. As for starting point (</w:t>
      </w:r>
      <w:r w:rsidR="00623217" w:rsidRPr="00623217">
        <w:rPr>
          <w:rFonts w:eastAsiaTheme="minorEastAsia"/>
          <w:i/>
          <w:iCs/>
          <w:color w:val="000000" w:themeColor="text1"/>
          <w:lang w:val="en-US"/>
        </w:rPr>
        <w:t>z</w:t>
      </w:r>
      <w:r w:rsidR="00623217">
        <w:rPr>
          <w:rFonts w:eastAsiaTheme="minorEastAsia"/>
          <w:color w:val="000000" w:themeColor="text1"/>
          <w:lang w:val="en-US"/>
        </w:rPr>
        <w:t xml:space="preserve">), we found that </w:t>
      </w:r>
      <w:proofErr w:type="spellStart"/>
      <w:r w:rsidR="00623217" w:rsidRPr="00623217">
        <w:rPr>
          <w:rFonts w:eastAsiaTheme="minorEastAsia"/>
          <w:i/>
          <w:iCs/>
          <w:color w:val="000000" w:themeColor="text1"/>
          <w:sz w:val="28"/>
          <w:szCs w:val="28"/>
          <w:lang w:val="en-US"/>
        </w:rPr>
        <w:t>r</w:t>
      </w:r>
      <w:r w:rsidR="00623217" w:rsidRPr="00623217">
        <w:rPr>
          <w:rFonts w:eastAsiaTheme="minorEastAsia"/>
          <w:color w:val="000000" w:themeColor="text1"/>
          <w:vertAlign w:val="subscript"/>
          <w:lang w:val="en-US"/>
        </w:rPr>
        <w:t>Close</w:t>
      </w:r>
      <w:proofErr w:type="spellEnd"/>
      <w:r w:rsidR="00623217">
        <w:rPr>
          <w:rFonts w:eastAsiaTheme="minorEastAsia"/>
          <w:color w:val="000000" w:themeColor="text1"/>
          <w:lang w:val="en-US"/>
        </w:rPr>
        <w:t xml:space="preserve"> = </w:t>
      </w:r>
      <w:r w:rsidR="00611A9C" w:rsidRPr="00611A9C">
        <w:rPr>
          <w:rFonts w:eastAsiaTheme="minorEastAsia"/>
          <w:color w:val="000000" w:themeColor="text1"/>
          <w:lang w:val="en-US"/>
        </w:rPr>
        <w:t>.13</w:t>
      </w:r>
      <w:r w:rsidR="00623217">
        <w:rPr>
          <w:rFonts w:eastAsiaTheme="minorEastAsia"/>
          <w:color w:val="000000" w:themeColor="text1"/>
          <w:lang w:val="en-US"/>
        </w:rPr>
        <w:t>, 95% CI [</w:t>
      </w:r>
      <w:r w:rsidR="00611A9C" w:rsidRPr="00611A9C">
        <w:rPr>
          <w:rFonts w:eastAsiaTheme="minorEastAsia"/>
          <w:color w:val="000000" w:themeColor="text1"/>
          <w:lang w:val="en-US"/>
        </w:rPr>
        <w:t>.05, .2</w:t>
      </w:r>
      <w:r w:rsidR="00611A9C">
        <w:rPr>
          <w:rFonts w:eastAsiaTheme="minorEastAsia"/>
          <w:color w:val="000000" w:themeColor="text1"/>
          <w:lang w:val="en-US"/>
        </w:rPr>
        <w:t>0</w:t>
      </w:r>
      <w:r w:rsidR="00623217">
        <w:rPr>
          <w:rFonts w:eastAsiaTheme="minorEastAsia"/>
          <w:color w:val="000000" w:themeColor="text1"/>
          <w:lang w:val="en-US"/>
        </w:rPr>
        <w:t xml:space="preserve">] and </w:t>
      </w:r>
      <w:proofErr w:type="spellStart"/>
      <w:r w:rsidR="00623217" w:rsidRPr="00623217">
        <w:rPr>
          <w:rFonts w:eastAsiaTheme="minorEastAsia"/>
          <w:i/>
          <w:iCs/>
          <w:color w:val="000000" w:themeColor="text1"/>
          <w:sz w:val="28"/>
          <w:szCs w:val="28"/>
          <w:lang w:val="en-US"/>
        </w:rPr>
        <w:t>r</w:t>
      </w:r>
      <w:r w:rsidR="00623217" w:rsidRPr="00623217">
        <w:rPr>
          <w:rFonts w:eastAsiaTheme="minorEastAsia"/>
          <w:color w:val="000000" w:themeColor="text1"/>
          <w:vertAlign w:val="subscript"/>
          <w:lang w:val="en-US"/>
        </w:rPr>
        <w:t>Stranger</w:t>
      </w:r>
      <w:proofErr w:type="spellEnd"/>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11A9C" w:rsidRPr="00611A9C">
        <w:rPr>
          <w:rFonts w:eastAsiaTheme="minorEastAsia"/>
          <w:color w:val="000000" w:themeColor="text1"/>
          <w:lang w:val="en-US"/>
        </w:rPr>
        <w:t>.08</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11A9C" w:rsidRPr="00611A9C">
        <w:rPr>
          <w:rFonts w:eastAsiaTheme="minorEastAsia"/>
          <w:color w:val="000000" w:themeColor="text1"/>
          <w:lang w:val="en-US"/>
        </w:rPr>
        <w:t>-.02, .17</w:t>
      </w:r>
      <w:r w:rsidR="00623217">
        <w:rPr>
          <w:rFonts w:eastAsiaTheme="minorEastAsia"/>
          <w:color w:val="000000" w:themeColor="text1"/>
          <w:lang w:val="en-US"/>
        </w:rPr>
        <w:t xml:space="preserve">]. </w:t>
      </w:r>
      <w:r w:rsidR="008303F3"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sidR="008303F3">
        <w:rPr>
          <w:rFonts w:eastAsiaTheme="minorEastAsia"/>
          <w:color w:val="000000" w:themeColor="text1"/>
          <w:lang w:val="en-US"/>
        </w:rPr>
        <w:t xml:space="preserve">, </w:t>
      </w:r>
      <w:r w:rsidR="008303F3" w:rsidRPr="008303F3">
        <w:rPr>
          <w:rFonts w:eastAsiaTheme="minorEastAsia"/>
          <w:color w:val="000000" w:themeColor="text1"/>
          <w:lang w:val="en-US"/>
        </w:rPr>
        <w:t xml:space="preserve">as recommended by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 AuthorYear="1"&gt;&lt;Author&gt;Wilson&lt;/Author&gt;&lt;Year&gt;2019&lt;/Year&gt;&lt;RecNum&gt;88&lt;/RecNum&gt;&lt;DisplayText&gt;Wilson and Collins (2019)&lt;/DisplayText&gt;&lt;record&gt;&lt;rec-number&gt;88&lt;/rec-number&gt;&lt;foreign-keys&gt;&lt;key app="EN" db-id="zzdfttz2f2zttfe0f0npdwexxxawwtr9p5tz" timestamp="1690182904"&gt;88&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Wilson and Collins (2019)</w:t>
      </w:r>
      <w:r w:rsidR="00ED3D76">
        <w:rPr>
          <w:rFonts w:eastAsiaTheme="minorEastAsia"/>
          <w:color w:val="000000" w:themeColor="text1"/>
          <w:lang w:val="en-US"/>
        </w:rPr>
        <w:fldChar w:fldCharType="end"/>
      </w:r>
      <w:r w:rsidR="00ED3D76">
        <w:rPr>
          <w:rFonts w:eastAsiaTheme="minorEastAsia"/>
          <w:color w:val="000000" w:themeColor="text1"/>
          <w:lang w:val="en-US"/>
        </w:rPr>
        <w:t>.</w:t>
      </w:r>
      <w:r w:rsidR="008303F3" w:rsidRPr="008303F3">
        <w:rPr>
          <w:rFonts w:eastAsiaTheme="minorEastAsia"/>
          <w:color w:val="000000" w:themeColor="text1"/>
          <w:lang w:val="en-US"/>
        </w:rPr>
        <w:t xml:space="preserve"> As a consequence</w:t>
      </w:r>
      <w:r w:rsidR="00ED3D76">
        <w:rPr>
          <w:rFonts w:eastAsiaTheme="minorEastAsia"/>
          <w:color w:val="000000" w:themeColor="text1"/>
          <w:lang w:val="en-US"/>
        </w:rPr>
        <w:t xml:space="preserve">, </w:t>
      </w:r>
      <w:r w:rsidR="008303F3" w:rsidRPr="008303F3">
        <w:rPr>
          <w:rFonts w:eastAsiaTheme="minorEastAsia"/>
          <w:color w:val="000000" w:themeColor="text1"/>
          <w:lang w:val="en-US"/>
        </w:rPr>
        <w:t>the standard DDM exhibited suboptimal performance when applied to task structures similar to the SPMT</w:t>
      </w:r>
      <w:r w:rsidR="00ED3D76">
        <w:rPr>
          <w:rFonts w:eastAsiaTheme="minorEastAsia"/>
          <w:color w:val="000000" w:themeColor="text1"/>
          <w:lang w:val="en-US"/>
        </w:rPr>
        <w:t xml:space="preserve">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gt;&lt;Author&gt;Groulx&lt;/Author&gt;&lt;Year&gt;2020&lt;/Year&gt;&lt;RecNum&gt;89&lt;/RecNum&gt;&lt;DisplayText&gt;(Groulx et al., 2020)&lt;/DisplayText&gt;&lt;record&gt;&lt;rec-number&gt;89&lt;/rec-number&gt;&lt;foreign-keys&gt;&lt;key app="EN" db-id="zzdfttz2f2zttfe0f0npdwexxxawwtr9p5tz" timestamp="1690182996"&gt;89&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Groulx et al., 2020)</w:t>
      </w:r>
      <w:r w:rsidR="00ED3D76">
        <w:rPr>
          <w:rFonts w:eastAsiaTheme="minorEastAsia"/>
          <w:color w:val="000000" w:themeColor="text1"/>
          <w:lang w:val="en-US"/>
        </w:rPr>
        <w:fldChar w:fldCharType="end"/>
      </w:r>
      <w:r w:rsidR="008303F3" w:rsidRPr="008303F3">
        <w:rPr>
          <w:rFonts w:eastAsiaTheme="minorEastAsia"/>
          <w:color w:val="000000" w:themeColor="text1"/>
          <w:lang w:val="en-US"/>
        </w:rPr>
        <w:t>. Consequently, these results raise questions regarding the validity of employing the standard DDM to analyze data from the SPMT</w:t>
      </w:r>
      <w:r w:rsidR="008303F3">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658176D7" w14:textId="3191457E" w:rsidR="00ED3D76" w:rsidRPr="008303F3" w:rsidRDefault="00E43664" w:rsidP="00ED3D76">
      <w:pPr>
        <w:ind w:firstLineChars="100" w:firstLine="24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w:t>
      </w:r>
      <w:r w:rsidR="00592924">
        <w:rPr>
          <w:rFonts w:eastAsiaTheme="minorEastAsia"/>
          <w:color w:val="000000" w:themeColor="text1"/>
        </w:rPr>
        <w:t>Reaction time</w:t>
      </w:r>
      <w:r w:rsidR="00D70160" w:rsidRPr="00F83FD2">
        <w:rPr>
          <w:rFonts w:eastAsiaTheme="minorEastAsia"/>
          <w:color w:val="000000" w:themeColor="text1"/>
        </w:rPr>
        <w:t xml:space="preserv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w:t>
      </w:r>
      <w:r w:rsidR="00ED3D76">
        <w:rPr>
          <w:rFonts w:eastAsiaTheme="minorEastAsia"/>
          <w:color w:val="000000" w:themeColor="text1"/>
        </w:rPr>
        <w:t>.</w:t>
      </w:r>
      <w:r w:rsidR="00D70160" w:rsidRPr="00F83FD2">
        <w:rPr>
          <w:rFonts w:eastAsiaTheme="minorEastAsia"/>
          <w:color w:val="000000" w:themeColor="text1"/>
        </w:rPr>
        <w:t xml:space="preserve"> </w:t>
      </w:r>
      <w:r w:rsidR="00ED3D76">
        <w:rPr>
          <w:rFonts w:eastAsiaTheme="minorEastAsia"/>
          <w:color w:val="000000" w:themeColor="text1"/>
        </w:rPr>
        <w:t>The</w:t>
      </w:r>
      <w:r w:rsidR="00D70160" w:rsidRPr="00F83FD2">
        <w:rPr>
          <w:rFonts w:eastAsiaTheme="minorEastAsia"/>
          <w:color w:val="000000" w:themeColor="text1"/>
        </w:rPr>
        <w:t xml:space="preserve"> findings also align with the concept of the reliability paradox proposed previously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Behavioral paradigms, including the SPMT, are susceptible to factors such as external conditions and contextual differences, which contribute to greater within-participant variability and lower ICC2 values</w:t>
      </w:r>
      <w:r w:rsidR="00ED3D76" w:rsidRPr="00F83FD2">
        <w:rPr>
          <w:rFonts w:eastAsiaTheme="minorEastAsia"/>
          <w:color w:val="000000" w:themeColor="text1"/>
        </w:rPr>
        <w:t xml:space="preserve"> </w:t>
      </w:r>
      <w:r w:rsidR="00ED3D76"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ED3D76" w:rsidRPr="00F83FD2">
        <w:rPr>
          <w:rFonts w:eastAsiaTheme="minorEastAsia"/>
          <w:color w:val="000000" w:themeColor="text1"/>
        </w:rPr>
        <w:fldChar w:fldCharType="separate"/>
      </w:r>
      <w:r w:rsidR="00ED3D76" w:rsidRPr="00F83FD2">
        <w:rPr>
          <w:rFonts w:eastAsiaTheme="minorEastAsia"/>
          <w:noProof/>
          <w:color w:val="000000" w:themeColor="text1"/>
        </w:rPr>
        <w:t>(Clark et al., 2022; Mollon et al., 2017)</w:t>
      </w:r>
      <w:r w:rsidR="00ED3D76" w:rsidRPr="00F83FD2">
        <w:rPr>
          <w:rFonts w:eastAsiaTheme="minorEastAsia"/>
          <w:color w:val="000000" w:themeColor="text1"/>
        </w:rPr>
        <w:fldChar w:fldCharType="end"/>
      </w:r>
      <w:r w:rsidR="00ED3D76" w:rsidRPr="00F83FD2">
        <w:rPr>
          <w:rFonts w:eastAsiaTheme="minorEastAsia"/>
          <w:color w:val="000000" w:themeColor="text1"/>
        </w:rPr>
        <w:t xml:space="preserve">. </w:t>
      </w:r>
      <w:r w:rsidR="00D70160" w:rsidRPr="00F83FD2">
        <w:rPr>
          <w:rFonts w:eastAsiaTheme="minorEastAsia"/>
          <w:color w:val="000000" w:themeColor="text1"/>
        </w:rPr>
        <w:t xml:space="preserve">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0590AC82" w:rsidR="00D70160" w:rsidRPr="00AC25B8" w:rsidRDefault="00D70160" w:rsidP="00D70160">
      <w:pPr>
        <w:ind w:firstLineChars="100" w:firstLine="240"/>
        <w:rPr>
          <w:rFonts w:eastAsiaTheme="minorEastAsia"/>
          <w:color w:val="000000" w:themeColor="text1"/>
          <w:lang w:val="en-US"/>
        </w:rPr>
      </w:pPr>
      <w:r w:rsidRPr="00F83FD2">
        <w:rPr>
          <w:rFonts w:eastAsiaTheme="minorEastAsia"/>
          <w:color w:val="000000" w:themeColor="text1"/>
        </w:rPr>
        <w:t>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t>
      </w:r>
      <w:r w:rsidR="00116476">
        <w:rPr>
          <w:rFonts w:eastAsiaTheme="minorEastAsia"/>
          <w:color w:val="000000" w:themeColor="text1"/>
        </w:rPr>
        <w:t>WEIRD</w:t>
      </w:r>
      <w:r w:rsidRPr="00F83FD2">
        <w:rPr>
          <w:rFonts w:eastAsiaTheme="minorEastAsia"/>
          <w:color w:val="000000" w:themeColor="text1"/>
        </w:rPr>
        <w:t xml:space="preserve">" populations </w:t>
      </w:r>
      <w:commentRangeStart w:id="76"/>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zzdfttz2f2zttfe0f0npdwexxxawwtr9p5tz" timestamp="1690183921"&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Pr="00F83FD2">
        <w:rPr>
          <w:rFonts w:eastAsiaTheme="minorEastAsia"/>
          <w:color w:val="000000" w:themeColor="text1"/>
        </w:rPr>
        <w:fldChar w:fldCharType="separate"/>
      </w:r>
      <w:r w:rsidR="00AC25B8">
        <w:rPr>
          <w:rFonts w:eastAsiaTheme="minorEastAsia"/>
          <w:noProof/>
          <w:color w:val="000000" w:themeColor="text1"/>
        </w:rPr>
        <w:t>(Rad et al., 2018; Yue et al., 2023)</w:t>
      </w:r>
      <w:r w:rsidRPr="00F83FD2">
        <w:rPr>
          <w:rFonts w:eastAsiaTheme="minorEastAsia"/>
          <w:color w:val="000000" w:themeColor="text1"/>
        </w:rPr>
        <w:fldChar w:fldCharType="end"/>
      </w:r>
      <w:commentRangeEnd w:id="76"/>
      <w:r w:rsidR="00116476">
        <w:rPr>
          <w:rStyle w:val="a6"/>
        </w:rPr>
        <w:commentReference w:id="76"/>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w:t>
      </w:r>
      <w:r w:rsidRPr="00F83FD2">
        <w:rPr>
          <w:rFonts w:eastAsiaTheme="minorEastAsia"/>
          <w:color w:val="000000" w:themeColor="text1"/>
        </w:rPr>
        <w:lastRenderedPageBreak/>
        <w:t xml:space="preserve">the intraclass correlation coefficients (ICCs), only our own dataset had longitudinal data available, which could potentially limit the representativeness of the results. </w:t>
      </w:r>
      <w:r w:rsidR="00523BB3">
        <w:rPr>
          <w:rFonts w:eastAsiaTheme="minorEastAsia" w:hint="eastAsia"/>
          <w:color w:val="000000" w:themeColor="text1"/>
        </w:rPr>
        <w:t>This</w:t>
      </w:r>
      <w:r w:rsidR="00523BB3">
        <w:rPr>
          <w:rFonts w:eastAsiaTheme="minorEastAsia"/>
          <w:color w:val="000000" w:themeColor="text1"/>
        </w:rPr>
        <w:t xml:space="preserve"> </w:t>
      </w:r>
      <w:r w:rsidR="00523BB3">
        <w:rPr>
          <w:rFonts w:eastAsiaTheme="minorEastAsia" w:hint="eastAsia"/>
          <w:color w:val="000000" w:themeColor="text1"/>
        </w:rPr>
        <w:t>issue</w:t>
      </w:r>
      <w:r w:rsidR="00523BB3">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sidR="00592924">
        <w:rPr>
          <w:rFonts w:eastAsiaTheme="minorEastAsia"/>
          <w:color w:val="000000" w:themeColor="text1"/>
        </w:rPr>
        <w:t xml:space="preserve"> (see </w:t>
      </w:r>
      <w:r w:rsidR="00AC25B8">
        <w:rPr>
          <w:rFonts w:eastAsiaTheme="minorEastAsia"/>
          <w:color w:val="000000" w:themeColor="text1"/>
        </w:rPr>
        <w:fldChar w:fldCharType="begin"/>
      </w:r>
      <w:r w:rsidR="00ED438D">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AC25B8">
        <w:rPr>
          <w:rFonts w:eastAsiaTheme="minorEastAsia"/>
          <w:color w:val="000000" w:themeColor="text1"/>
        </w:rPr>
        <w:fldChar w:fldCharType="separate"/>
      </w:r>
      <w:r w:rsidR="00AC25B8">
        <w:rPr>
          <w:rFonts w:eastAsiaTheme="minorEastAsia"/>
          <w:noProof/>
          <w:color w:val="000000" w:themeColor="text1"/>
        </w:rPr>
        <w:t>Zorowitz and Niv (2023)</w:t>
      </w:r>
      <w:r w:rsidR="00AC25B8">
        <w:rPr>
          <w:rFonts w:eastAsiaTheme="minorEastAsia"/>
          <w:color w:val="000000" w:themeColor="text1"/>
        </w:rPr>
        <w:fldChar w:fldCharType="end"/>
      </w:r>
      <w:r w:rsidR="00AC25B8">
        <w:rPr>
          <w:rFonts w:eastAsiaTheme="minorEastAsia" w:hint="eastAsia"/>
          <w:color w:val="000000" w:themeColor="text1"/>
        </w:rPr>
        <w:t>)</w:t>
      </w:r>
      <w:r w:rsidR="00AC25B8">
        <w:rPr>
          <w:rFonts w:eastAsiaTheme="minorEastAsia"/>
          <w:color w:val="000000" w:themeColor="text1"/>
          <w:lang w:val="en-US"/>
        </w:rPr>
        <w:t xml:space="preserve">. </w:t>
      </w:r>
    </w:p>
    <w:p w14:paraId="16DF914F" w14:textId="24734BE7"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w:t>
      </w:r>
      <w:r w:rsidR="00592924">
        <w:rPr>
          <w:rFonts w:eastAsiaTheme="minorEastAsia"/>
        </w:rPr>
        <w:t>Reaction</w:t>
      </w:r>
      <w:r w:rsidR="00592924" w:rsidRPr="003A0CE9">
        <w:rPr>
          <w:rFonts w:eastAsiaTheme="minorEastAsia"/>
        </w:rPr>
        <w:t xml:space="preserve"> </w:t>
      </w:r>
      <w:r w:rsidRPr="003A0CE9">
        <w:rPr>
          <w:rFonts w:eastAsiaTheme="minorEastAsia"/>
        </w:rPr>
        <w:t>Time</w:t>
      </w:r>
      <w:r w:rsidR="00F350B2">
        <w:rPr>
          <w:rFonts w:eastAsiaTheme="minorEastAsia"/>
        </w:rPr>
        <w:t xml:space="preserve"> </w:t>
      </w:r>
      <w:r w:rsidRPr="003A0CE9">
        <w:rPr>
          <w:rFonts w:eastAsiaTheme="minorEastAsia"/>
        </w:rPr>
        <w:t xml:space="preserve">and Efficiency measures exhibit greater reliability compared to other </w:t>
      </w:r>
      <w:r w:rsidR="00EA2CC9">
        <w:rPr>
          <w:lang w:val="en-US"/>
        </w:rPr>
        <w:t xml:space="preserve">outcome variables </w:t>
      </w:r>
      <w:r w:rsidRPr="003A0CE9">
        <w:rPr>
          <w:rFonts w:eastAsiaTheme="minorEastAsia"/>
        </w:rPr>
        <w:t xml:space="preserve">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77" w:name="_Toc129530172"/>
      <w:bookmarkStart w:id="78" w:name="_Toc129530202"/>
      <w:bookmarkStart w:id="79" w:name="_Toc139718166"/>
      <w:r w:rsidRPr="006A5A80">
        <w:rPr>
          <w:rFonts w:eastAsia="Calibri"/>
          <w:b/>
          <w:sz w:val="42"/>
          <w:szCs w:val="42"/>
        </w:rPr>
        <w:lastRenderedPageBreak/>
        <w:t>Acknowledgements</w:t>
      </w:r>
      <w:bookmarkEnd w:id="77"/>
      <w:bookmarkEnd w:id="78"/>
      <w:bookmarkEnd w:id="79"/>
    </w:p>
    <w:p w14:paraId="1E3C6B82" w14:textId="544B6E27" w:rsidR="00586F83" w:rsidRPr="006A5A80" w:rsidRDefault="00D17E28" w:rsidP="007370B2">
      <w:pPr>
        <w:rPr>
          <w:lang w:val="en-US"/>
        </w:rPr>
      </w:pPr>
      <w:r w:rsidRPr="00F350B2">
        <w:rPr>
          <w:highlight w:val="yellow"/>
          <w:lang w:val="en-US"/>
        </w:rPr>
        <w:t>The present research is support by.</w:t>
      </w:r>
      <w:r w:rsidRPr="006A5A80">
        <w:rPr>
          <w:lang w:val="en-US"/>
        </w:rPr>
        <w:t xml:space="preserve"> </w:t>
      </w:r>
      <w:bookmarkStart w:id="80" w:name="_wvd57wep2hh3" w:colFirst="0" w:colLast="0"/>
      <w:bookmarkEnd w:id="80"/>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81" w:name="_ridkkf2yzxxx" w:colFirst="0" w:colLast="0"/>
      <w:bookmarkStart w:id="82" w:name="_Toc129530173"/>
      <w:bookmarkStart w:id="83" w:name="_Toc129530203"/>
      <w:bookmarkStart w:id="84" w:name="_Toc139718167"/>
      <w:bookmarkEnd w:id="81"/>
      <w:r w:rsidRPr="006A5A80">
        <w:rPr>
          <w:rFonts w:eastAsia="Calibri"/>
          <w:b/>
          <w:sz w:val="42"/>
          <w:szCs w:val="42"/>
        </w:rPr>
        <w:t>Author contributions</w:t>
      </w:r>
      <w:bookmarkEnd w:id="82"/>
      <w:bookmarkEnd w:id="83"/>
      <w:bookmarkEnd w:id="84"/>
    </w:p>
    <w:p w14:paraId="67F329E3" w14:textId="2D154B60"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All authors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85" w:name="_Toc139718168"/>
      <w:r w:rsidRPr="00A37F7F">
        <w:rPr>
          <w:rFonts w:eastAsia="Calibri"/>
          <w:b/>
          <w:sz w:val="42"/>
          <w:szCs w:val="42"/>
        </w:rPr>
        <w:t>Data and Material Availability</w:t>
      </w:r>
      <w:bookmarkEnd w:id="85"/>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4"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5"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6"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86" w:name="_Toc139718169"/>
      <w:r w:rsidRPr="00A37F7F">
        <w:rPr>
          <w:rFonts w:eastAsia="Calibri"/>
          <w:b/>
          <w:sz w:val="42"/>
          <w:szCs w:val="42"/>
        </w:rPr>
        <w:t>Code Availability</w:t>
      </w:r>
      <w:bookmarkEnd w:id="86"/>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7"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87" w:name="_Toc129530174"/>
      <w:bookmarkStart w:id="88" w:name="_Toc129530204"/>
      <w:bookmarkStart w:id="89" w:name="_Toc139718170"/>
      <w:r w:rsidRPr="006A5A80">
        <w:rPr>
          <w:rFonts w:eastAsia="Calibri"/>
          <w:b/>
          <w:sz w:val="42"/>
          <w:szCs w:val="42"/>
        </w:rPr>
        <w:t>Competing interests</w:t>
      </w:r>
      <w:bookmarkEnd w:id="87"/>
      <w:bookmarkEnd w:id="88"/>
      <w:bookmarkEnd w:id="89"/>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hint="eastAsia"/>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215AFA8B" w14:textId="1441A156" w:rsidR="00B43622" w:rsidRDefault="00B43622" w:rsidP="00B43622">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DC0602">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DC0602">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Pr="00B43622">
        <w:rPr>
          <w:rFonts w:eastAsiaTheme="minorEastAsia"/>
          <w:color w:val="000000" w:themeColor="text1"/>
        </w:rPr>
        <w:t xml:space="preserve">for several reasons. Firstly, the computation process of the HDDM package is notably time-consuming, which would considerably prolong the overall analysis time. Secondly, the parameters estimated by the hierarchical model in HDDM are not independent across different individuals due to the sharing of a common hyperparameter. This lack of independence might complicate the interpretation of individual differences and impede result clarity. </w:t>
      </w:r>
    </w:p>
    <w:p w14:paraId="166E8F3B" w14:textId="225BC3E8" w:rsidR="00213235" w:rsidRDefault="00B43622" w:rsidP="00B43622">
      <w:pPr>
        <w:ind w:firstLineChars="100" w:firstLine="240"/>
        <w:rPr>
          <w:rFonts w:eastAsiaTheme="minorEastAsia"/>
          <w:color w:val="000000" w:themeColor="text1"/>
        </w:rPr>
      </w:pPr>
      <w:r w:rsidRPr="00B43622">
        <w:rPr>
          <w:rFonts w:eastAsiaTheme="minorEastAsia"/>
          <w:color w:val="000000" w:themeColor="text1"/>
        </w:rPr>
        <w:t>In order to identify the most appropriate package for our analysis, we performed a package comparison by generating 100 datasets using the HDDM package in Python</w:t>
      </w:r>
      <w:r>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 (RWiener, hausekeep, and FastDMinR) 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323ADD4C" w14:textId="3D260F0A" w:rsidR="00E17822" w:rsidRDefault="00213235" w:rsidP="00974D72">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v) obtained from RWiener is 1.01, with a 95% confidence interval of [.98, 1.03], which closely aligns with our pre-defined values. Similarly, the estimated starting point (z)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781BCA39" w14:textId="77777777" w:rsidR="00F6143A" w:rsidRPr="00974D72" w:rsidRDefault="00F6143A" w:rsidP="00974D72">
      <w:pPr>
        <w:ind w:firstLineChars="100" w:firstLine="240"/>
        <w:rPr>
          <w:rFonts w:eastAsiaTheme="minorEastAsia"/>
          <w:color w:val="000000" w:themeColor="text1"/>
        </w:rPr>
      </w:pPr>
    </w:p>
    <w:p w14:paraId="17488C98" w14:textId="0C7F2C0E" w:rsidR="00E17822" w:rsidRDefault="0082371A" w:rsidP="0082371A">
      <w:pPr>
        <w:rPr>
          <w:lang w:val="en-US"/>
        </w:rPr>
      </w:pPr>
      <w:r>
        <w:rPr>
          <w:noProof/>
        </w:rPr>
        <w:lastRenderedPageBreak/>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5A39E826" w14:textId="3E08DA91" w:rsidR="004E53A7" w:rsidRDefault="00E17822" w:rsidP="004E53A7">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9D14A8F" w14:textId="77777777" w:rsidR="00F6143A" w:rsidRDefault="00F6143A" w:rsidP="004E53A7">
      <w:pPr>
        <w:ind w:firstLineChars="100" w:firstLine="241"/>
        <w:jc w:val="center"/>
        <w:rPr>
          <w:rFonts w:eastAsia="宋体"/>
          <w:b/>
          <w:noProof/>
          <w:lang w:val="en-US" w:eastAsia="zh-TW"/>
        </w:rPr>
      </w:pP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58808144" w:rsidR="004E53A7" w:rsidRPr="00B43622" w:rsidRDefault="00E17822" w:rsidP="004E53A7">
      <w:pPr>
        <w:pStyle w:val="2"/>
        <w:numPr>
          <w:ilvl w:val="1"/>
          <w:numId w:val="39"/>
        </w:numPr>
        <w:spacing w:after="120"/>
        <w:rPr>
          <w:rFonts w:ascii="Times New Roman" w:hAnsi="Times New Roman"/>
          <w:lang w:val="en-US"/>
        </w:rPr>
      </w:pPr>
      <w:r>
        <w:rPr>
          <w:rFonts w:ascii="Times New Roman" w:hAnsi="Times New Roman"/>
          <w:lang w:val="en-US"/>
        </w:rPr>
        <w:t xml:space="preserve"> </w:t>
      </w:r>
      <w:r w:rsidR="00E023F5">
        <w:rPr>
          <w:rFonts w:ascii="Times New Roman" w:hAnsi="Times New Roman"/>
          <w:lang w:val="en-US"/>
        </w:rPr>
        <w:t>O</w:t>
      </w:r>
      <w:r w:rsidRPr="00E17822">
        <w:rPr>
          <w:rFonts w:ascii="Times New Roman" w:hAnsi="Times New Roman"/>
          <w:lang w:val="en-US"/>
        </w:rPr>
        <w:t xml:space="preserve">ther </w:t>
      </w:r>
      <w:r>
        <w:rPr>
          <w:rFonts w:ascii="Times New Roman" w:hAnsi="Times New Roman" w:hint="eastAsia"/>
          <w:lang w:val="en-US"/>
        </w:rPr>
        <w:t>T</w:t>
      </w:r>
      <w:r w:rsidRPr="00E17822">
        <w:rPr>
          <w:rFonts w:ascii="Times New Roman" w:hAnsi="Times New Roman"/>
          <w:lang w:val="en-US"/>
        </w:rPr>
        <w:t xml:space="preserve">hree </w:t>
      </w:r>
      <w:r>
        <w:rPr>
          <w:rFonts w:ascii="Times New Roman" w:hAnsi="Times New Roman" w:hint="eastAsia"/>
          <w:lang w:val="en-US"/>
        </w:rPr>
        <w:t>S</w:t>
      </w:r>
      <w:r w:rsidRPr="00E17822">
        <w:rPr>
          <w:rFonts w:ascii="Times New Roman" w:hAnsi="Times New Roman"/>
          <w:lang w:val="en-US"/>
        </w:rPr>
        <w:t xml:space="preserve">plit-half </w:t>
      </w:r>
      <w:r>
        <w:rPr>
          <w:rFonts w:ascii="Times New Roman" w:hAnsi="Times New Roman" w:hint="eastAsia"/>
          <w:lang w:val="en-US"/>
        </w:rPr>
        <w:t>M</w:t>
      </w:r>
      <w:r w:rsidRPr="00E17822">
        <w:rPr>
          <w:rFonts w:ascii="Times New Roman" w:hAnsi="Times New Roman"/>
          <w:lang w:val="en-US"/>
        </w:rPr>
        <w:t>ethods</w:t>
      </w:r>
    </w:p>
    <w:p w14:paraId="2D553A2A" w14:textId="5B360300" w:rsidR="00E17822" w:rsidRDefault="004E53A7" w:rsidP="00B43622">
      <w:pPr>
        <w:ind w:firstLineChars="100" w:firstLine="240"/>
        <w:rPr>
          <w:rFonts w:eastAsiaTheme="minorEastAsia"/>
          <w:color w:val="000000" w:themeColor="text1"/>
        </w:rPr>
      </w:pPr>
      <w:commentRangeStart w:id="90"/>
      <w:commentRangeStart w:id="91"/>
      <w:commentRangeStart w:id="92"/>
      <w:commentRangeStart w:id="93"/>
      <w:r w:rsidRPr="0075550B">
        <w:rPr>
          <w:rFonts w:eastAsiaTheme="minorEastAsia"/>
          <w:color w:val="000000" w:themeColor="text1"/>
        </w:rPr>
        <w:t>In this section, we present the</w:t>
      </w:r>
      <w:r>
        <w:rPr>
          <w:rFonts w:eastAsiaTheme="minorEastAsia"/>
          <w:color w:val="000000" w:themeColor="text1"/>
        </w:rPr>
        <w:t xml:space="preserve"> </w:t>
      </w:r>
      <w:r w:rsidR="00B43622" w:rsidRPr="009A68B2">
        <w:rPr>
          <w:sz w:val="22"/>
          <w:szCs w:val="22"/>
          <w:lang w:val="en-US"/>
        </w:rPr>
        <w:t>split-half reliabilities</w:t>
      </w:r>
      <w:r w:rsidRPr="004E53A7">
        <w:rPr>
          <w:rFonts w:eastAsiaTheme="minorEastAsia"/>
          <w:color w:val="000000" w:themeColor="text1"/>
        </w:rPr>
        <w:t xml:space="preserve"> result for SPE measures using other three split-half methods (</w:t>
      </w:r>
      <w:r w:rsidRPr="00ED4C8F">
        <w:t>first-second, odd-even, permutated</w:t>
      </w:r>
      <w:r w:rsidRPr="004E53A7">
        <w:rPr>
          <w:rFonts w:eastAsiaTheme="minorEastAsia"/>
          <w:color w:val="000000" w:themeColor="text1"/>
        </w:rPr>
        <w:t xml:space="preserve">). </w:t>
      </w:r>
      <w:commentRangeEnd w:id="90"/>
      <w:r>
        <w:rPr>
          <w:rStyle w:val="a6"/>
        </w:rPr>
        <w:commentReference w:id="90"/>
      </w:r>
      <w:commentRangeEnd w:id="91"/>
      <w:r w:rsidR="00E80224">
        <w:rPr>
          <w:rStyle w:val="a6"/>
        </w:rPr>
        <w:commentReference w:id="91"/>
      </w:r>
      <w:commentRangeEnd w:id="92"/>
      <w:r w:rsidR="00213235">
        <w:rPr>
          <w:rStyle w:val="a6"/>
        </w:rPr>
        <w:commentReference w:id="92"/>
      </w:r>
      <w:commentRangeEnd w:id="93"/>
      <w:r w:rsidR="00EA0F42">
        <w:rPr>
          <w:rStyle w:val="a6"/>
        </w:rPr>
        <w:commentReference w:id="93"/>
      </w:r>
    </w:p>
    <w:p w14:paraId="421DEAB2" w14:textId="40985B31" w:rsidR="0082371A" w:rsidRPr="00B43622" w:rsidRDefault="0082371A" w:rsidP="00B43622">
      <w:pPr>
        <w:ind w:firstLineChars="100" w:firstLine="240"/>
        <w:rPr>
          <w:rFonts w:eastAsiaTheme="minorEastAsia"/>
          <w:color w:val="000000" w:themeColor="text1"/>
        </w:rPr>
      </w:pPr>
      <w:r w:rsidRPr="0082371A">
        <w:rPr>
          <w:rFonts w:eastAsiaTheme="minorEastAsia"/>
          <w:color w:val="000000" w:themeColor="text1"/>
        </w:rPr>
        <w:t>In the following three split-half methods, the results of the odd-even approach differ significantly from the other two. This could be due to the odd-even split-half becoming an experimental condition, confounding with the task design</w:t>
      </w:r>
      <w:r w:rsidR="00ED438D">
        <w:rPr>
          <w:rFonts w:eastAsiaTheme="minorEastAsia"/>
          <w:color w:val="000000" w:themeColor="text1"/>
        </w:rPr>
        <w:t xml:space="preserve"> </w:t>
      </w:r>
      <w:r w:rsidR="00ED438D">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ED438D">
        <w:rPr>
          <w:rFonts w:eastAsiaTheme="minorEastAsia"/>
          <w:color w:val="000000" w:themeColor="text1"/>
        </w:rPr>
        <w:fldChar w:fldCharType="separate"/>
      </w:r>
      <w:r w:rsidR="00ED438D">
        <w:rPr>
          <w:rFonts w:eastAsiaTheme="minorEastAsia"/>
          <w:noProof/>
          <w:color w:val="000000" w:themeColor="text1"/>
        </w:rPr>
        <w:t>(Pronk et al., 2022)</w:t>
      </w:r>
      <w:r w:rsidR="00ED438D">
        <w:rPr>
          <w:rFonts w:eastAsiaTheme="minorEastAsia"/>
          <w:color w:val="000000" w:themeColor="text1"/>
        </w:rPr>
        <w:fldChar w:fldCharType="end"/>
      </w:r>
      <w:r w:rsidRPr="0082371A">
        <w:rPr>
          <w:rFonts w:eastAsiaTheme="minorEastAsia"/>
          <w:color w:val="000000" w:themeColor="text1"/>
        </w:rPr>
        <w:t>.</w:t>
      </w:r>
    </w:p>
    <w:p w14:paraId="7A384182" w14:textId="706F6EC9" w:rsidR="0082371A" w:rsidRDefault="0004083D" w:rsidP="00374507">
      <w:pPr>
        <w:spacing w:beforeLines="100" w:before="240"/>
        <w:rPr>
          <w:rFonts w:eastAsiaTheme="minorEastAsia"/>
          <w:b/>
          <w:sz w:val="42"/>
          <w:szCs w:val="42"/>
        </w:rPr>
      </w:pPr>
      <w:r>
        <w:rPr>
          <w:noProof/>
        </w:rPr>
        <w:lastRenderedPageBreak/>
        <w:drawing>
          <wp:inline distT="0" distB="0" distL="0" distR="0" wp14:anchorId="3ED9FA43" wp14:editId="0CBE14D8">
            <wp:extent cx="5943600" cy="47548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4038501" w14:textId="63FC0DBE" w:rsidR="00374507" w:rsidRDefault="00374507" w:rsidP="00BA73C8">
      <w:pPr>
        <w:jc w:val="center"/>
        <w:rPr>
          <w:rFonts w:eastAsiaTheme="minorEastAsia" w:hint="eastAsia"/>
        </w:rPr>
      </w:pPr>
      <w:r w:rsidRPr="00374507">
        <w:rPr>
          <w:rFonts w:eastAsiaTheme="minorEastAsia"/>
          <w:b/>
          <w:bCs/>
        </w:rPr>
        <w:t>Supplementary Fig. 2</w:t>
      </w:r>
      <w:r w:rsidRPr="00374507">
        <w:rPr>
          <w:rFonts w:eastAsiaTheme="minorEastAsia"/>
          <w:b/>
          <w:bCs/>
        </w:rPr>
        <w:t>a</w:t>
      </w:r>
      <w:r w:rsidRPr="00374507">
        <w:rPr>
          <w:rFonts w:eastAsiaTheme="minorEastAsia"/>
        </w:rPr>
        <w:t xml:space="preserve"> Results of </w:t>
      </w:r>
      <w:r>
        <w:rPr>
          <w:rFonts w:eastAsiaTheme="minorEastAsia"/>
        </w:rPr>
        <w:t xml:space="preserve">First-Second </w:t>
      </w:r>
      <w:r w:rsidRPr="00374507">
        <w:rPr>
          <w:rFonts w:eastAsiaTheme="minorEastAsia"/>
        </w:rPr>
        <w:t>split-half methods for different SPE measures.</w:t>
      </w:r>
    </w:p>
    <w:p w14:paraId="2A29AF4F" w14:textId="7BC3A36D" w:rsidR="00374507" w:rsidRDefault="0004083D" w:rsidP="00374507">
      <w:pPr>
        <w:spacing w:beforeLines="100" w:before="240"/>
        <w:rPr>
          <w:rFonts w:eastAsiaTheme="minorEastAsia"/>
          <w:b/>
          <w:sz w:val="42"/>
          <w:szCs w:val="42"/>
        </w:rPr>
      </w:pPr>
      <w:r>
        <w:rPr>
          <w:noProof/>
        </w:rPr>
        <w:lastRenderedPageBreak/>
        <w:drawing>
          <wp:inline distT="0" distB="0" distL="0" distR="0" wp14:anchorId="42713505" wp14:editId="1978F290">
            <wp:extent cx="5943600" cy="4754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C37B070" w14:textId="6A6A4F33" w:rsidR="00374507" w:rsidRDefault="00374507" w:rsidP="00BA73C8">
      <w:pPr>
        <w:jc w:val="center"/>
        <w:rPr>
          <w:rFonts w:eastAsiaTheme="minorEastAsia" w:hint="eastAsia"/>
        </w:rPr>
      </w:pPr>
      <w:r w:rsidRPr="00374507">
        <w:rPr>
          <w:rFonts w:eastAsiaTheme="minorEastAsia"/>
          <w:b/>
          <w:bCs/>
        </w:rPr>
        <w:t>Supplementary Fig. 2</w:t>
      </w:r>
      <w:r w:rsidR="00BA73C8">
        <w:rPr>
          <w:rFonts w:eastAsiaTheme="minorEastAsia"/>
          <w:b/>
          <w:bCs/>
        </w:rPr>
        <w:t>b</w:t>
      </w:r>
      <w:r w:rsidRPr="00374507">
        <w:rPr>
          <w:rFonts w:eastAsiaTheme="minorEastAsia"/>
        </w:rPr>
        <w:t xml:space="preserve"> Results of </w:t>
      </w:r>
      <w:r w:rsidR="00BA73C8">
        <w:rPr>
          <w:rFonts w:eastAsiaTheme="minorEastAsia"/>
        </w:rPr>
        <w:t>Odd-Even</w:t>
      </w:r>
      <w:r>
        <w:rPr>
          <w:rFonts w:eastAsiaTheme="minorEastAsia"/>
        </w:rPr>
        <w:t xml:space="preserve"> </w:t>
      </w:r>
      <w:r w:rsidRPr="00374507">
        <w:rPr>
          <w:rFonts w:eastAsiaTheme="minorEastAsia"/>
        </w:rPr>
        <w:t>split-half methods for different SPE measures.</w:t>
      </w:r>
    </w:p>
    <w:p w14:paraId="270D81C2" w14:textId="77777777" w:rsidR="00374507" w:rsidRPr="00374507" w:rsidRDefault="00374507" w:rsidP="00ED438D">
      <w:pPr>
        <w:spacing w:beforeLines="100" w:before="240"/>
        <w:jc w:val="center"/>
        <w:rPr>
          <w:rFonts w:eastAsiaTheme="minorEastAsia" w:hint="eastAsia"/>
          <w:b/>
          <w:sz w:val="42"/>
          <w:szCs w:val="42"/>
        </w:rPr>
      </w:pPr>
    </w:p>
    <w:p w14:paraId="632B040B" w14:textId="5D560547" w:rsidR="00374507" w:rsidRDefault="0004083D" w:rsidP="00ED438D">
      <w:pPr>
        <w:spacing w:beforeLines="100" w:before="240"/>
        <w:jc w:val="center"/>
        <w:rPr>
          <w:rFonts w:eastAsiaTheme="minorEastAsia"/>
          <w:b/>
          <w:sz w:val="42"/>
          <w:szCs w:val="42"/>
        </w:rPr>
      </w:pPr>
      <w:r>
        <w:rPr>
          <w:noProof/>
        </w:rPr>
        <w:lastRenderedPageBreak/>
        <w:drawing>
          <wp:inline distT="0" distB="0" distL="0" distR="0" wp14:anchorId="056BA44E" wp14:editId="1DA3D3BC">
            <wp:extent cx="5943600" cy="4754880"/>
            <wp:effectExtent l="0" t="0" r="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6A3FF21" w14:textId="3EF6BE0A" w:rsidR="00BA73C8" w:rsidRDefault="00BA73C8" w:rsidP="00BA73C8">
      <w:pPr>
        <w:jc w:val="center"/>
        <w:rPr>
          <w:rFonts w:eastAsiaTheme="minorEastAsia" w:hint="eastAsia"/>
        </w:rPr>
      </w:pPr>
      <w:r w:rsidRPr="00374507">
        <w:rPr>
          <w:rFonts w:eastAsiaTheme="minorEastAsia"/>
          <w:b/>
          <w:bCs/>
        </w:rPr>
        <w:t>Supplementary Fig. 2</w:t>
      </w:r>
      <w:r>
        <w:rPr>
          <w:rFonts w:eastAsiaTheme="minorEastAsia"/>
          <w:b/>
          <w:bCs/>
        </w:rPr>
        <w:t>c</w:t>
      </w:r>
      <w:r w:rsidRPr="00374507">
        <w:rPr>
          <w:rFonts w:eastAsiaTheme="minorEastAsia"/>
        </w:rPr>
        <w:t xml:space="preserve"> Results of </w:t>
      </w:r>
      <w:r>
        <w:rPr>
          <w:rFonts w:eastAsiaTheme="minorEastAsia"/>
        </w:rPr>
        <w:t>Permuted</w:t>
      </w:r>
      <w:r>
        <w:rPr>
          <w:rFonts w:eastAsiaTheme="minorEastAsia"/>
        </w:rPr>
        <w:t xml:space="preserve"> </w:t>
      </w:r>
      <w:r w:rsidRPr="00374507">
        <w:rPr>
          <w:rFonts w:eastAsiaTheme="minorEastAsia"/>
        </w:rPr>
        <w:t>split-half methods for different SPE measures.</w:t>
      </w:r>
    </w:p>
    <w:p w14:paraId="498522B3" w14:textId="77777777" w:rsidR="00DC0602" w:rsidRPr="00BA73C8" w:rsidRDefault="00DC0602" w:rsidP="00BA73C8">
      <w:pPr>
        <w:rPr>
          <w:rFonts w:eastAsia="PMingLiU" w:hint="eastAsia"/>
          <w:bCs/>
          <w:noProof/>
          <w:lang w:val="en-US" w:eastAsia="zh-TW"/>
        </w:rPr>
      </w:pPr>
    </w:p>
    <w:p w14:paraId="5099C4CE" w14:textId="2F1FD3D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611A9C" w:rsidRPr="00DC0602">
        <w:rPr>
          <w:rFonts w:eastAsia="宋体"/>
          <w:noProof/>
          <w:sz w:val="20"/>
          <w:szCs w:val="20"/>
          <w:lang w:val="en-US" w:eastAsia="zh-TW"/>
        </w:rPr>
        <w:t xml:space="preserve">The vertical axis represents </w:t>
      </w:r>
      <w:r w:rsidR="00BA73C8">
        <w:rPr>
          <w:rFonts w:eastAsia="宋体"/>
          <w:noProof/>
          <w:sz w:val="20"/>
          <w:szCs w:val="20"/>
          <w:lang w:val="en-US" w:eastAsia="zh-TW"/>
        </w:rPr>
        <w:t>32</w:t>
      </w:r>
      <w:r w:rsidR="00611A9C" w:rsidRPr="00DC0602">
        <w:rPr>
          <w:rFonts w:eastAsia="宋体"/>
          <w:noProof/>
          <w:sz w:val="20"/>
          <w:szCs w:val="20"/>
          <w:lang w:val="en-US" w:eastAsia="zh-TW"/>
        </w:rPr>
        <w:t xml:space="preserve"> different SPE measures, combining six outcomes variables (RT, ACC, d’, η, v, z) and four baseline conditions (close other, stranger, celebrity, and non-person)</w:t>
      </w:r>
      <w:r w:rsidRPr="00DC0602">
        <w:rPr>
          <w:rFonts w:eastAsia="宋体"/>
          <w:noProof/>
          <w:sz w:val="20"/>
          <w:szCs w:val="20"/>
          <w:lang w:val="en-US" w:eastAsia="zh-TW"/>
        </w:rPr>
        <w:t xml:space="preserve">, which includes two additional indices from the DDM, implemented using the "hausekeep" packag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3E709C6F" w14:textId="77777777" w:rsidR="00DC0602" w:rsidRPr="00DC0602" w:rsidRDefault="00DC0602" w:rsidP="00DC0602">
      <w:pPr>
        <w:rPr>
          <w:rFonts w:eastAsia="宋体"/>
          <w:noProof/>
          <w:sz w:val="20"/>
          <w:szCs w:val="20"/>
          <w:lang w:val="en-US" w:eastAsia="zh-TW"/>
        </w:rPr>
      </w:pPr>
    </w:p>
    <w:p w14:paraId="3744DEB1" w14:textId="54A84AB7" w:rsidR="00E17822" w:rsidRDefault="00E17822" w:rsidP="00E17822">
      <w:pPr>
        <w:pStyle w:val="2"/>
        <w:numPr>
          <w:ilvl w:val="1"/>
          <w:numId w:val="39"/>
        </w:numPr>
        <w:spacing w:after="120"/>
        <w:rPr>
          <w:rFonts w:ascii="Times New Roman" w:hAnsi="Times New Roman"/>
          <w:lang w:val="en-US"/>
        </w:rPr>
      </w:pPr>
      <w:commentRangeStart w:id="94"/>
      <w:commentRangeStart w:id="95"/>
      <w:commentRangeStart w:id="96"/>
      <w:r>
        <w:rPr>
          <w:rFonts w:ascii="Times New Roman" w:hAnsi="Times New Roman"/>
          <w:lang w:val="en-US"/>
        </w:rPr>
        <w:t xml:space="preserve"> </w:t>
      </w:r>
      <w:r w:rsidRPr="00E17822">
        <w:rPr>
          <w:rFonts w:ascii="Times New Roman" w:hAnsi="Times New Roman" w:hint="eastAsia"/>
          <w:lang w:val="en-US"/>
        </w:rPr>
        <w:t>SHR</w:t>
      </w:r>
      <w:r w:rsidRPr="00E17822">
        <w:rPr>
          <w:rFonts w:ascii="Times New Roman" w:hAnsi="Times New Roman"/>
          <w:lang w:val="en-US"/>
        </w:rPr>
        <w:t xml:space="preserve"> for SPE </w:t>
      </w:r>
      <w:r>
        <w:rPr>
          <w:rFonts w:ascii="Times New Roman" w:hAnsi="Times New Roman" w:hint="eastAsia"/>
          <w:lang w:val="en-US"/>
        </w:rPr>
        <w:t>M</w:t>
      </w:r>
      <w:r>
        <w:rPr>
          <w:rFonts w:ascii="Times New Roman" w:hAnsi="Times New Roman"/>
          <w:lang w:val="en-US"/>
        </w:rPr>
        <w:t>e</w:t>
      </w:r>
      <w:r w:rsidRPr="00E17822">
        <w:rPr>
          <w:rFonts w:ascii="Times New Roman" w:hAnsi="Times New Roman"/>
          <w:lang w:val="en-US"/>
        </w:rPr>
        <w:t xml:space="preserve">asures </w:t>
      </w:r>
      <w:r>
        <w:rPr>
          <w:rFonts w:ascii="Times New Roman" w:hAnsi="Times New Roman"/>
          <w:lang w:val="en-US"/>
        </w:rPr>
        <w:t>U</w:t>
      </w:r>
      <w:r w:rsidRPr="00E17822">
        <w:rPr>
          <w:rFonts w:ascii="Times New Roman" w:hAnsi="Times New Roman"/>
          <w:lang w:val="en-US"/>
        </w:rPr>
        <w:t xml:space="preserve">sing </w:t>
      </w:r>
      <w:r w:rsidR="0075550B">
        <w:rPr>
          <w:rFonts w:ascii="Times New Roman" w:hAnsi="Times New Roman"/>
          <w:lang w:val="en-US"/>
        </w:rPr>
        <w:t>Four</w:t>
      </w:r>
      <w:r w:rsidRPr="00E17822">
        <w:rPr>
          <w:rFonts w:ascii="Times New Roman" w:hAnsi="Times New Roman"/>
          <w:lang w:val="en-US"/>
        </w:rPr>
        <w:t xml:space="preserve"> </w:t>
      </w:r>
      <w:r>
        <w:rPr>
          <w:rFonts w:ascii="Times New Roman" w:hAnsi="Times New Roman"/>
          <w:lang w:val="en-US"/>
        </w:rPr>
        <w:t>S</w:t>
      </w:r>
      <w:r w:rsidRPr="00E17822">
        <w:rPr>
          <w:rFonts w:ascii="Times New Roman" w:hAnsi="Times New Roman"/>
          <w:lang w:val="en-US"/>
        </w:rPr>
        <w:t xml:space="preserve">plit-half </w:t>
      </w:r>
      <w:r>
        <w:rPr>
          <w:rFonts w:ascii="Times New Roman" w:hAnsi="Times New Roman"/>
          <w:lang w:val="en-US"/>
        </w:rPr>
        <w:t>M</w:t>
      </w:r>
      <w:r w:rsidRPr="00E17822">
        <w:rPr>
          <w:rFonts w:ascii="Times New Roman" w:hAnsi="Times New Roman"/>
          <w:lang w:val="en-US"/>
        </w:rPr>
        <w:t>ethods</w:t>
      </w:r>
      <w:commentRangeEnd w:id="94"/>
      <w:r w:rsidR="005F18D3">
        <w:rPr>
          <w:rStyle w:val="a6"/>
          <w:rFonts w:ascii="Times New Roman" w:eastAsia="Times New Roman" w:hAnsi="Times New Roman"/>
          <w:b w:val="0"/>
        </w:rPr>
        <w:commentReference w:id="94"/>
      </w:r>
      <w:commentRangeEnd w:id="95"/>
      <w:r w:rsidR="00E80224">
        <w:rPr>
          <w:rStyle w:val="a6"/>
          <w:rFonts w:ascii="Times New Roman" w:eastAsia="Times New Roman" w:hAnsi="Times New Roman"/>
          <w:b w:val="0"/>
        </w:rPr>
        <w:commentReference w:id="95"/>
      </w:r>
      <w:commentRangeEnd w:id="96"/>
      <w:r w:rsidR="00231308">
        <w:rPr>
          <w:rStyle w:val="a6"/>
          <w:rFonts w:ascii="Times New Roman" w:eastAsia="Times New Roman" w:hAnsi="Times New Roman"/>
          <w:b w:val="0"/>
        </w:rPr>
        <w:commentReference w:id="96"/>
      </w:r>
    </w:p>
    <w:p w14:paraId="023EE31F" w14:textId="207A7350" w:rsidR="0075550B" w:rsidRPr="0075550B" w:rsidRDefault="0075550B" w:rsidP="0075550B">
      <w:pPr>
        <w:ind w:firstLineChars="100" w:firstLine="240"/>
        <w:rPr>
          <w:rFonts w:eastAsiaTheme="minorEastAsia"/>
          <w:color w:val="000000" w:themeColor="text1"/>
        </w:rPr>
      </w:pPr>
      <w:r w:rsidRPr="0075550B">
        <w:rPr>
          <w:rFonts w:eastAsiaTheme="minorEastAsia"/>
          <w:color w:val="000000" w:themeColor="text1"/>
        </w:rPr>
        <w:t xml:space="preserve">In this section, we present the results of Monte Carlo SHR </w:t>
      </w:r>
      <w:r w:rsidR="005F18D3">
        <w:rPr>
          <w:rFonts w:eastAsiaTheme="minorEastAsia"/>
          <w:color w:val="000000" w:themeColor="text1"/>
        </w:rPr>
        <w:t>(</w:t>
      </w:r>
      <w:r w:rsidR="00ED438D">
        <w:rPr>
          <w:rFonts w:eastAsiaTheme="minorEastAsia"/>
          <w:color w:val="000000" w:themeColor="text1"/>
        </w:rPr>
        <w:t>F</w:t>
      </w:r>
      <w:r w:rsidR="005F18D3">
        <w:rPr>
          <w:rFonts w:eastAsiaTheme="minorEastAsia"/>
          <w:color w:val="000000" w:themeColor="text1"/>
        </w:rPr>
        <w:t>ig</w:t>
      </w:r>
      <w:r w:rsidR="00ED438D">
        <w:rPr>
          <w:rFonts w:eastAsiaTheme="minorEastAsia" w:hint="eastAsia"/>
          <w:color w:val="000000" w:themeColor="text1"/>
        </w:rPr>
        <w:t>.</w:t>
      </w:r>
      <w:r w:rsidR="005F18D3">
        <w:rPr>
          <w:rFonts w:eastAsiaTheme="minorEastAsia"/>
          <w:color w:val="000000" w:themeColor="text1"/>
        </w:rPr>
        <w:t xml:space="preserve"> 3) </w:t>
      </w:r>
      <w:r w:rsidRPr="0075550B">
        <w:rPr>
          <w:rFonts w:eastAsiaTheme="minorEastAsia"/>
          <w:color w:val="000000" w:themeColor="text1"/>
        </w:rPr>
        <w:t xml:space="preserve">for estimating the drift rate (v) and starting point (z) from the </w:t>
      </w:r>
      <w:r w:rsidR="00ED438D">
        <w:rPr>
          <w:rFonts w:eastAsiaTheme="minorEastAsia"/>
          <w:color w:val="000000" w:themeColor="text1"/>
        </w:rPr>
        <w:t>EZ-</w:t>
      </w:r>
      <w:r w:rsidRPr="0075550B">
        <w:rPr>
          <w:rFonts w:eastAsiaTheme="minorEastAsia"/>
          <w:color w:val="000000" w:themeColor="text1"/>
        </w:rPr>
        <w:t>DDM ("hausekeep"</w:t>
      </w:r>
      <w:r w:rsidR="00C038E6">
        <w:rPr>
          <w:rFonts w:eastAsiaTheme="minorEastAsia"/>
          <w:color w:val="000000" w:themeColor="text1"/>
          <w:lang w:val="en-US"/>
        </w:rPr>
        <w:t xml:space="preserve"> package</w:t>
      </w:r>
      <w:r w:rsidRPr="0075550B">
        <w:rPr>
          <w:rFonts w:eastAsiaTheme="minorEastAsia" w:hint="eastAsia"/>
          <w:color w:val="000000" w:themeColor="text1"/>
        </w:rPr>
        <w:t>)</w:t>
      </w:r>
      <w:r w:rsidRPr="0075550B">
        <w:rPr>
          <w:rFonts w:eastAsiaTheme="minorEastAsia"/>
          <w:color w:val="000000" w:themeColor="text1"/>
        </w:rPr>
        <w:t>.</w:t>
      </w:r>
      <w:r>
        <w:rPr>
          <w:rFonts w:eastAsiaTheme="minorEastAsia"/>
          <w:color w:val="000000" w:themeColor="text1"/>
        </w:rPr>
        <w:t xml:space="preserve"> It</w:t>
      </w:r>
      <w:r w:rsidRPr="00E17822">
        <w:rPr>
          <w:rFonts w:eastAsiaTheme="minorEastAsia"/>
          <w:color w:val="000000" w:themeColor="text1"/>
        </w:rPr>
        <w:t xml:space="preserve"> should be noted that the estimation of parameter "a" in hausekeep is highly </w:t>
      </w:r>
      <w:r w:rsidR="00C038E6">
        <w:rPr>
          <w:rFonts w:eastAsiaTheme="minorEastAsia"/>
          <w:color w:val="000000" w:themeColor="text1"/>
        </w:rPr>
        <w:t>deviant from HDDM</w:t>
      </w:r>
      <w:r w:rsidRPr="00E17822">
        <w:rPr>
          <w:rFonts w:eastAsiaTheme="minorEastAsia"/>
          <w:color w:val="000000" w:themeColor="text1"/>
        </w:rPr>
        <w:t xml:space="preserve"> due to the assumption of z = a / 2</w:t>
      </w:r>
      <w:r>
        <w:rPr>
          <w:rFonts w:eastAsiaTheme="minorEastAsia"/>
          <w:color w:val="000000" w:themeColor="text1"/>
        </w:rPr>
        <w:t xml:space="preserve"> (see supp</w:t>
      </w:r>
      <w:r w:rsidR="00ED438D">
        <w:rPr>
          <w:rFonts w:eastAsiaTheme="minorEastAsia"/>
          <w:color w:val="000000" w:themeColor="text1"/>
        </w:rPr>
        <w:t>l.</w:t>
      </w:r>
      <w:r>
        <w:rPr>
          <w:rFonts w:eastAsiaTheme="minorEastAsia"/>
          <w:color w:val="000000" w:themeColor="text1"/>
        </w:rPr>
        <w:t xml:space="preserve"> </w:t>
      </w:r>
      <w:r w:rsidR="00ED438D">
        <w:rPr>
          <w:rFonts w:eastAsiaTheme="minorEastAsia"/>
          <w:color w:val="000000" w:themeColor="text1"/>
        </w:rPr>
        <w:t>F</w:t>
      </w:r>
      <w:r>
        <w:rPr>
          <w:rFonts w:eastAsiaTheme="minorEastAsia"/>
          <w:color w:val="000000" w:themeColor="text1"/>
        </w:rPr>
        <w:t>ig</w:t>
      </w:r>
      <w:r w:rsidR="00ED438D">
        <w:rPr>
          <w:rFonts w:eastAsiaTheme="minorEastAsia"/>
          <w:color w:val="000000" w:themeColor="text1"/>
        </w:rPr>
        <w:t>.</w:t>
      </w:r>
      <w:r>
        <w:rPr>
          <w:rFonts w:eastAsiaTheme="minorEastAsia"/>
          <w:color w:val="000000" w:themeColor="text1"/>
        </w:rPr>
        <w:t xml:space="preserve"> 1)</w:t>
      </w:r>
      <w:r w:rsidRPr="00E17822">
        <w:rPr>
          <w:rFonts w:eastAsiaTheme="minorEastAsia"/>
          <w:color w:val="000000" w:themeColor="text1"/>
        </w:rPr>
        <w:t xml:space="preserve">. Consequently, we </w:t>
      </w:r>
      <w:r w:rsidR="00C038E6">
        <w:rPr>
          <w:rFonts w:eastAsiaTheme="minorEastAsia"/>
          <w:color w:val="000000" w:themeColor="text1"/>
        </w:rPr>
        <w:t>do not report</w:t>
      </w:r>
      <w:r w:rsidRPr="00E17822">
        <w:rPr>
          <w:rFonts w:eastAsiaTheme="minorEastAsia"/>
          <w:color w:val="000000" w:themeColor="text1"/>
        </w:rPr>
        <w:t xml:space="preserve"> the results obtained from this package in the main text.</w:t>
      </w:r>
    </w:p>
    <w:p w14:paraId="4F6574CE" w14:textId="77777777" w:rsidR="0075550B" w:rsidRPr="0075550B" w:rsidRDefault="0075550B" w:rsidP="0075550B"/>
    <w:p w14:paraId="2C21ECAC" w14:textId="1C68B762" w:rsidR="00366F6F" w:rsidRPr="005F18D3" w:rsidRDefault="00E17822" w:rsidP="005F18D3">
      <w:pPr>
        <w:rPr>
          <w:rFonts w:eastAsia="宋体"/>
          <w:lang w:val="en-US"/>
        </w:rPr>
      </w:pPr>
      <w:r>
        <w:rPr>
          <w:rFonts w:eastAsia="宋体"/>
          <w:lang w:val="en-US"/>
        </w:rPr>
        <w:t xml:space="preserve"> </w:t>
      </w:r>
    </w:p>
    <w:p w14:paraId="29A9B252" w14:textId="11BC391E" w:rsidR="00BD6971" w:rsidRDefault="0004083D" w:rsidP="0075550B">
      <w:pPr>
        <w:rPr>
          <w:rFonts w:eastAsia="宋体"/>
          <w:bCs/>
          <w:noProof/>
          <w:lang w:val="en-US" w:eastAsia="zh-TW"/>
        </w:rPr>
      </w:pPr>
      <w:r>
        <w:rPr>
          <w:noProof/>
        </w:rPr>
        <w:lastRenderedPageBreak/>
        <w:drawing>
          <wp:inline distT="0" distB="0" distL="0" distR="0" wp14:anchorId="5EEE3C11" wp14:editId="7AC8CDFF">
            <wp:extent cx="5943600" cy="4754880"/>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17B4FA6A" w14:textId="24F23601" w:rsidR="004E53A7" w:rsidRDefault="00EB2BE6" w:rsidP="00ED438D">
      <w:pPr>
        <w:jc w:val="center"/>
        <w:rPr>
          <w:rFonts w:eastAsia="宋体"/>
          <w:bCs/>
          <w:noProof/>
          <w:lang w:val="en-US" w:eastAsia="zh-TW"/>
        </w:rPr>
      </w:pPr>
      <w:r w:rsidRPr="004E53A7">
        <w:rPr>
          <w:rFonts w:eastAsia="宋体"/>
          <w:b/>
          <w:noProof/>
          <w:lang w:val="en-US" w:eastAsia="zh-TW"/>
        </w:rPr>
        <w:t xml:space="preserve">Supplementary Fig. </w:t>
      </w:r>
      <w:r w:rsidR="005F18D3" w:rsidRPr="004E53A7">
        <w:rPr>
          <w:rFonts w:eastAsia="宋体"/>
          <w:b/>
          <w:noProof/>
          <w:lang w:val="en-US" w:eastAsia="zh-TW"/>
        </w:rPr>
        <w:t>3</w:t>
      </w:r>
      <w:r w:rsidRPr="004E53A7">
        <w:rPr>
          <w:rFonts w:eastAsia="宋体"/>
          <w:b/>
          <w:noProof/>
          <w:lang w:val="en-US" w:eastAsia="zh-TW"/>
        </w:rPr>
        <w:t xml:space="preserve">. </w:t>
      </w:r>
      <w:r w:rsidRPr="004E53A7">
        <w:rPr>
          <w:rFonts w:eastAsia="宋体"/>
          <w:bCs/>
          <w:noProof/>
          <w:lang w:val="en-US" w:eastAsia="zh-TW"/>
        </w:rPr>
        <w:t xml:space="preserve">Monte Carlo </w:t>
      </w:r>
      <w:r w:rsidR="00BA265E" w:rsidRPr="004E53A7">
        <w:rPr>
          <w:rFonts w:eastAsia="宋体" w:hint="eastAsia"/>
          <w:bCs/>
          <w:noProof/>
          <w:lang w:val="en-US" w:eastAsia="zh-TW"/>
        </w:rPr>
        <w:t>SHR</w:t>
      </w:r>
      <w:r w:rsidRPr="004E53A7">
        <w:rPr>
          <w:rFonts w:eastAsia="宋体"/>
          <w:bCs/>
          <w:noProof/>
          <w:lang w:val="en-US" w:eastAsia="zh-TW"/>
        </w:rPr>
        <w:t xml:space="preserve"> </w:t>
      </w:r>
      <w:r w:rsidR="00BA265E" w:rsidRPr="004E53A7">
        <w:rPr>
          <w:rFonts w:eastAsia="宋体"/>
          <w:bCs/>
          <w:noProof/>
          <w:lang w:val="en-US" w:eastAsia="zh-TW"/>
        </w:rPr>
        <w:t>for SPE measures</w:t>
      </w:r>
      <w:r w:rsidR="004E53A7">
        <w:rPr>
          <w:rFonts w:eastAsia="宋体"/>
          <w:bCs/>
          <w:noProof/>
          <w:lang w:val="en-US" w:eastAsia="zh-TW"/>
        </w:rPr>
        <w:t>.</w:t>
      </w:r>
    </w:p>
    <w:p w14:paraId="05CE1FD3" w14:textId="77777777" w:rsidR="00ED438D" w:rsidRDefault="00ED438D" w:rsidP="004E53A7">
      <w:pPr>
        <w:ind w:firstLineChars="100" w:firstLine="241"/>
        <w:jc w:val="center"/>
        <w:rPr>
          <w:rFonts w:eastAsia="宋体"/>
          <w:b/>
          <w:noProof/>
          <w:lang w:val="en-US" w:eastAsia="zh-TW"/>
        </w:rPr>
      </w:pPr>
    </w:p>
    <w:p w14:paraId="5E43B607" w14:textId="2FABF397" w:rsidR="005F18D3" w:rsidRDefault="00C038E6" w:rsidP="00ED438D">
      <w:pPr>
        <w:ind w:firstLineChars="100" w:firstLine="240"/>
        <w:rPr>
          <w:rFonts w:eastAsia="PMingLiU"/>
          <w:b/>
          <w:noProof/>
          <w:lang w:val="en-US" w:eastAsia="zh-TW"/>
        </w:rPr>
      </w:pPr>
      <w:r w:rsidRPr="00C038E6">
        <w:rPr>
          <w:rFonts w:eastAsia="宋体"/>
          <w:bCs/>
          <w:i/>
          <w:iCs/>
          <w:noProof/>
          <w:lang w:val="en-US" w:eastAsia="zh-TW"/>
        </w:rPr>
        <w:t>Note:</w:t>
      </w:r>
      <w:r>
        <w:rPr>
          <w:rFonts w:eastAsia="宋体"/>
          <w:bCs/>
          <w:noProof/>
          <w:lang w:val="en-US" w:eastAsia="zh-TW"/>
        </w:rPr>
        <w:t xml:space="preserve"> </w:t>
      </w:r>
      <w:r w:rsidR="00044360" w:rsidRPr="00CD740F">
        <w:rPr>
          <w:rFonts w:eastAsia="宋体"/>
          <w:bCs/>
          <w:noProof/>
          <w:lang w:val="en-US" w:eastAsia="zh-TW"/>
        </w:rPr>
        <w:t>The vertical axis of the graph illustrates eight distinct outcome variables, which includes two additional indices from the DDM, implemented using the "hausekeep" package</w:t>
      </w:r>
      <w:r w:rsidR="00044360">
        <w:rPr>
          <w:rFonts w:eastAsia="宋体"/>
          <w:bCs/>
          <w:noProof/>
          <w:lang w:val="en-US" w:eastAsia="zh-TW"/>
        </w:rPr>
        <w:t xml:space="preserve">. </w:t>
      </w:r>
      <w:r w:rsidR="00044360" w:rsidRPr="00CD740F">
        <w:rPr>
          <w:rFonts w:eastAsia="宋体"/>
          <w:bCs/>
          <w:noProof/>
          <w:lang w:val="en-US" w:eastAsia="zh-TW"/>
        </w:rPr>
        <w:t xml:space="preserve">The line and dots on the graph represent the split-half reliability </w:t>
      </w:r>
      <w:r w:rsidR="00044360">
        <w:rPr>
          <w:rFonts w:eastAsia="宋体" w:hint="eastAsia"/>
          <w:bCs/>
          <w:noProof/>
          <w:lang w:val="en-US" w:eastAsia="zh-TW"/>
        </w:rPr>
        <w:t>estimated</w:t>
      </w:r>
      <w:r w:rsidR="00044360">
        <w:rPr>
          <w:rFonts w:eastAsia="宋体"/>
          <w:bCs/>
          <w:noProof/>
          <w:lang w:val="en-US" w:eastAsia="zh-TW"/>
        </w:rPr>
        <w:t xml:space="preserve"> </w:t>
      </w:r>
      <w:r w:rsidR="00044360">
        <w:rPr>
          <w:rFonts w:eastAsia="宋体" w:hint="eastAsia"/>
          <w:bCs/>
          <w:noProof/>
          <w:lang w:val="en-US" w:eastAsia="zh-TW"/>
        </w:rPr>
        <w:t>using</w:t>
      </w:r>
      <w:r w:rsidR="00044360">
        <w:rPr>
          <w:rFonts w:eastAsia="宋体"/>
          <w:bCs/>
          <w:noProof/>
          <w:lang w:val="en-US" w:eastAsia="zh-TW"/>
        </w:rPr>
        <w:t xml:space="preserve"> </w:t>
      </w:r>
      <w:r w:rsidR="00044360" w:rsidRPr="00044360">
        <w:rPr>
          <w:rFonts w:eastAsia="宋体"/>
          <w:bCs/>
          <w:noProof/>
          <w:lang w:val="en-US" w:eastAsia="zh-TW"/>
        </w:rPr>
        <w:t xml:space="preserve">Monte Carlo </w:t>
      </w:r>
      <w:r w:rsidR="00044360" w:rsidRPr="00044360">
        <w:rPr>
          <w:rFonts w:eastAsia="宋体" w:hint="eastAsia"/>
          <w:bCs/>
          <w:noProof/>
          <w:lang w:val="en-US" w:eastAsia="zh-TW"/>
        </w:rPr>
        <w:t>split-half method</w:t>
      </w:r>
      <w:r w:rsidR="00044360" w:rsidRPr="00044360">
        <w:rPr>
          <w:rFonts w:eastAsia="宋体"/>
          <w:bCs/>
          <w:noProof/>
          <w:lang w:val="en-US" w:eastAsia="zh-TW"/>
        </w:rPr>
        <w:t xml:space="preserve">, </w:t>
      </w:r>
      <w:r w:rsidR="00044360" w:rsidRPr="00CD740F">
        <w:rPr>
          <w:rFonts w:eastAsia="宋体"/>
          <w:bCs/>
          <w:noProof/>
          <w:lang w:val="en-US" w:eastAsia="zh-TW"/>
        </w:rPr>
        <w:t>along with their corresponding 95% confidence intervals</w:t>
      </w:r>
      <w:r w:rsidR="00044360">
        <w:rPr>
          <w:rFonts w:eastAsia="宋体"/>
          <w:bCs/>
          <w:noProof/>
          <w:lang w:val="en-US" w:eastAsia="zh-TW"/>
        </w:rPr>
        <w:t xml:space="preserve">. </w:t>
      </w:r>
    </w:p>
    <w:p w14:paraId="72ACBEEB" w14:textId="77777777" w:rsidR="00611A9C" w:rsidRPr="00611A9C" w:rsidRDefault="00611A9C" w:rsidP="00611A9C">
      <w:pPr>
        <w:ind w:firstLineChars="100" w:firstLine="240"/>
        <w:jc w:val="center"/>
        <w:rPr>
          <w:rFonts w:eastAsia="PMingLiU"/>
          <w:b/>
          <w:noProof/>
          <w:lang w:val="en-US" w:eastAsia="zh-TW"/>
        </w:rPr>
      </w:pPr>
    </w:p>
    <w:p w14:paraId="031BA926" w14:textId="40BFA7D7" w:rsidR="0075550B" w:rsidRDefault="0075550B" w:rsidP="00C038E6">
      <w:pPr>
        <w:ind w:firstLineChars="100" w:firstLine="240"/>
        <w:rPr>
          <w:rFonts w:eastAsiaTheme="minorEastAsia"/>
          <w:color w:val="000000" w:themeColor="text1"/>
        </w:rPr>
      </w:pPr>
      <w:r w:rsidRPr="00E17822">
        <w:rPr>
          <w:rFonts w:eastAsiaTheme="minorEastAsia"/>
          <w:color w:val="000000" w:themeColor="text1"/>
        </w:rPr>
        <w:t xml:space="preserve">From the </w:t>
      </w:r>
      <w:r w:rsidR="00C038E6">
        <w:rPr>
          <w:rFonts w:eastAsiaTheme="minorEastAsia"/>
          <w:color w:val="000000" w:themeColor="text1"/>
        </w:rPr>
        <w:t>result</w:t>
      </w:r>
      <w:r w:rsidRPr="00E17822">
        <w:rPr>
          <w:rFonts w:eastAsiaTheme="minorEastAsia"/>
          <w:color w:val="000000" w:themeColor="text1"/>
        </w:rPr>
        <w:t xml:space="preserve">, it is evident that </w:t>
      </w:r>
      <w:r w:rsidR="00ED438D">
        <w:rPr>
          <w:rFonts w:eastAsiaTheme="minorEastAsia"/>
          <w:color w:val="000000" w:themeColor="text1"/>
        </w:rPr>
        <w:t>EZ-</w:t>
      </w:r>
      <w:r w:rsidRPr="00E17822">
        <w:rPr>
          <w:rFonts w:eastAsiaTheme="minorEastAsia"/>
          <w:color w:val="000000" w:themeColor="text1"/>
        </w:rPr>
        <w:t>DDM demonstrates higher stability in estimating the drift rate (v). This may be attributed to the estimation method used in "hausekeep," which relies on average reaction time and accuracy, as opposed to the method employed in "RWiener," which relies on individual trial-level reaction times and correctness. The chosen split-half procedure may have a greater impact on the estimation by "RWiener," leading to lower split-half reliabilities for both of its indices.</w:t>
      </w:r>
      <w:r w:rsidR="00C038E6">
        <w:rPr>
          <w:rFonts w:eastAsiaTheme="minorEastAsia"/>
          <w:color w:val="000000" w:themeColor="text1"/>
        </w:rPr>
        <w:t xml:space="preserve"> </w:t>
      </w:r>
      <w:r w:rsidRPr="00E17822">
        <w:rPr>
          <w:rFonts w:eastAsiaTheme="minorEastAsia"/>
          <w:color w:val="000000" w:themeColor="text1"/>
        </w:rPr>
        <w:t>These observations imply that the reliability of calculating DDM parameters through split-half reliabilities is influenced by two key factors. Firstly, the stability of the parameter itself plays a significant role, and secondly, the stability of the package used to compute that parameter is equally crucial.</w:t>
      </w:r>
    </w:p>
    <w:p w14:paraId="3A91447D" w14:textId="77777777" w:rsidR="00C038E6" w:rsidRPr="00C038E6" w:rsidRDefault="00C038E6" w:rsidP="00C038E6">
      <w:pPr>
        <w:ind w:firstLineChars="100" w:firstLine="240"/>
        <w:rPr>
          <w:rFonts w:eastAsiaTheme="minorEastAsia"/>
          <w:color w:val="000000" w:themeColor="text1"/>
        </w:rPr>
      </w:pPr>
    </w:p>
    <w:p w14:paraId="7E673263" w14:textId="0CE0A896" w:rsidR="0027313F" w:rsidRPr="00ED438D" w:rsidRDefault="00B10BA7" w:rsidP="00CD5194">
      <w:pPr>
        <w:pStyle w:val="2"/>
        <w:numPr>
          <w:ilvl w:val="1"/>
          <w:numId w:val="39"/>
        </w:numPr>
        <w:spacing w:after="120"/>
        <w:rPr>
          <w:rFonts w:ascii="Times New Roman" w:hAnsi="Times New Roman" w:hint="eastAsia"/>
          <w:lang w:val="en-US"/>
        </w:rPr>
      </w:pPr>
      <w:r>
        <w:rPr>
          <w:rFonts w:ascii="Times New Roman" w:hAnsi="Times New Roman"/>
          <w:lang w:val="en-US"/>
        </w:rPr>
        <w:lastRenderedPageBreak/>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different SPE indices.</w:t>
      </w:r>
    </w:p>
    <w:p w14:paraId="71A659E6" w14:textId="2E4B2F1B" w:rsidR="00EB2BE6" w:rsidRDefault="00B20000" w:rsidP="00EB2BE6">
      <w:pPr>
        <w:jc w:val="center"/>
        <w:rPr>
          <w:rFonts w:eastAsia="PMingLiU"/>
          <w:bCs/>
          <w:noProof/>
          <w:lang w:val="en-US" w:eastAsia="zh-TW"/>
        </w:rPr>
      </w:pPr>
      <w:r>
        <w:rPr>
          <w:noProof/>
        </w:rPr>
        <w:drawing>
          <wp:inline distT="0" distB="0" distL="0" distR="0" wp14:anchorId="294827D4" wp14:editId="40ED1B0D">
            <wp:extent cx="5943600" cy="4754880"/>
            <wp:effectExtent l="0" t="0" r="0" b="762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6A8E5AF5" w14:textId="5CAEA28E" w:rsidR="004E53A7" w:rsidRDefault="00EB2BE6" w:rsidP="004E53A7">
      <w:pPr>
        <w:ind w:firstLineChars="100" w:firstLine="241"/>
        <w:jc w:val="center"/>
        <w:rPr>
          <w:rFonts w:eastAsia="宋体"/>
          <w:bCs/>
          <w:noProof/>
          <w:lang w:val="en-US" w:eastAsia="zh-TW"/>
        </w:rPr>
      </w:pPr>
      <w:commentRangeStart w:id="97"/>
      <w:r w:rsidRPr="00ED438D">
        <w:rPr>
          <w:rFonts w:eastAsia="宋体"/>
          <w:b/>
          <w:noProof/>
          <w:lang w:val="en-US" w:eastAsia="zh-TW"/>
        </w:rPr>
        <w:t xml:space="preserve">Supplementary Fig. </w:t>
      </w:r>
      <w:r w:rsidR="00B10BA7" w:rsidRPr="00ED438D">
        <w:rPr>
          <w:rFonts w:eastAsia="宋体"/>
          <w:b/>
          <w:noProof/>
          <w:lang w:val="en-US" w:eastAsia="zh-TW"/>
        </w:rPr>
        <w:t>4</w:t>
      </w:r>
      <w:r w:rsidR="00B20000">
        <w:rPr>
          <w:rFonts w:eastAsia="宋体"/>
          <w:b/>
          <w:noProof/>
          <w:lang w:val="en-US" w:eastAsia="zh-TW"/>
        </w:rPr>
        <w:t>a</w:t>
      </w:r>
      <w:r w:rsidRPr="00ED438D">
        <w:rPr>
          <w:rFonts w:eastAsia="宋体"/>
          <w:b/>
          <w:noProof/>
          <w:lang w:val="en-US" w:eastAsia="zh-TW"/>
        </w:rPr>
        <w:t xml:space="preserve"> </w:t>
      </w:r>
      <w:commentRangeEnd w:id="97"/>
      <w:r w:rsidR="00B20000">
        <w:rPr>
          <w:rStyle w:val="a6"/>
        </w:rPr>
        <w:commentReference w:id="97"/>
      </w:r>
      <w:r w:rsidR="00044360" w:rsidRPr="00ED438D">
        <w:rPr>
          <w:rFonts w:eastAsia="宋体" w:hint="eastAsia"/>
          <w:bCs/>
          <w:noProof/>
          <w:lang w:val="en-US" w:eastAsia="zh-TW"/>
        </w:rPr>
        <w:t>ICCs</w:t>
      </w:r>
      <w:r w:rsidR="00044360" w:rsidRPr="00ED438D">
        <w:rPr>
          <w:rFonts w:eastAsia="宋体"/>
          <w:bCs/>
          <w:noProof/>
          <w:lang w:val="en-US" w:eastAsia="zh-TW"/>
        </w:rPr>
        <w:t xml:space="preserve"> </w:t>
      </w:r>
      <w:r w:rsidR="0027313F" w:rsidRPr="00ED438D">
        <w:rPr>
          <w:rFonts w:eastAsia="宋体"/>
          <w:bCs/>
          <w:noProof/>
          <w:lang w:val="en-US" w:eastAsia="zh-TW"/>
        </w:rPr>
        <w:t>for different SPE indices.</w:t>
      </w:r>
    </w:p>
    <w:p w14:paraId="329F01F2" w14:textId="6AF669BC" w:rsidR="00B20000" w:rsidRDefault="00B20000" w:rsidP="004E53A7">
      <w:pPr>
        <w:ind w:firstLineChars="100" w:firstLine="240"/>
        <w:jc w:val="center"/>
        <w:rPr>
          <w:rFonts w:eastAsia="PMingLiU"/>
          <w:bCs/>
          <w:noProof/>
          <w:lang w:val="en-US" w:eastAsia="zh-TW"/>
        </w:rPr>
      </w:pPr>
      <w:r>
        <w:rPr>
          <w:noProof/>
        </w:rPr>
        <w:lastRenderedPageBreak/>
        <w:drawing>
          <wp:inline distT="0" distB="0" distL="0" distR="0" wp14:anchorId="53DD7356" wp14:editId="07EA3267">
            <wp:extent cx="5943600" cy="4754880"/>
            <wp:effectExtent l="0" t="0" r="0" b="762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73CB17EF" w14:textId="55C8D45B" w:rsidR="00B20000" w:rsidRDefault="00B20000" w:rsidP="00B20000">
      <w:pPr>
        <w:ind w:firstLineChars="100" w:firstLine="241"/>
        <w:jc w:val="center"/>
        <w:rPr>
          <w:rFonts w:eastAsia="宋体"/>
          <w:bCs/>
          <w:noProof/>
          <w:lang w:val="en-US" w:eastAsia="zh-TW"/>
        </w:rPr>
      </w:pPr>
      <w:r w:rsidRPr="00ED438D">
        <w:rPr>
          <w:rFonts w:eastAsia="宋体"/>
          <w:b/>
          <w:noProof/>
          <w:lang w:val="en-US" w:eastAsia="zh-TW"/>
        </w:rPr>
        <w:t>Supplementary Fig. 4</w:t>
      </w:r>
      <w:r>
        <w:rPr>
          <w:rFonts w:eastAsia="宋体"/>
          <w:b/>
          <w:noProof/>
          <w:lang w:val="en-US" w:eastAsia="zh-TW"/>
        </w:rPr>
        <w:t>b</w:t>
      </w:r>
      <w:r w:rsidRPr="00ED438D">
        <w:rPr>
          <w:rFonts w:eastAsia="宋体"/>
          <w:b/>
          <w:noProof/>
          <w:lang w:val="en-US" w:eastAsia="zh-TW"/>
        </w:rPr>
        <w:t xml:space="preserve"> </w:t>
      </w:r>
      <w:r w:rsidRPr="00ED438D">
        <w:rPr>
          <w:rFonts w:eastAsia="宋体" w:hint="eastAsia"/>
          <w:bCs/>
          <w:noProof/>
          <w:lang w:val="en-US" w:eastAsia="zh-TW"/>
        </w:rPr>
        <w:t>ICCs</w:t>
      </w:r>
      <w:r w:rsidRPr="00ED438D">
        <w:rPr>
          <w:rFonts w:eastAsia="宋体"/>
          <w:bCs/>
          <w:noProof/>
          <w:lang w:val="en-US" w:eastAsia="zh-TW"/>
        </w:rPr>
        <w:t xml:space="preserve"> for different SPE indices.</w:t>
      </w:r>
    </w:p>
    <w:p w14:paraId="3F3F2068" w14:textId="77777777" w:rsidR="00B20000" w:rsidRPr="00B20000" w:rsidRDefault="00B20000" w:rsidP="004E53A7">
      <w:pPr>
        <w:ind w:firstLineChars="100" w:firstLine="240"/>
        <w:jc w:val="center"/>
        <w:rPr>
          <w:rFonts w:eastAsia="PMingLiU" w:hint="eastAsia"/>
          <w:bCs/>
          <w:noProof/>
          <w:lang w:val="en-US" w:eastAsia="zh-TW"/>
        </w:rPr>
      </w:pPr>
    </w:p>
    <w:p w14:paraId="0732C401" w14:textId="77777777" w:rsidR="00ED438D" w:rsidRPr="00ED438D" w:rsidRDefault="00ED438D" w:rsidP="004E53A7">
      <w:pPr>
        <w:ind w:firstLineChars="100" w:firstLine="241"/>
        <w:jc w:val="center"/>
        <w:rPr>
          <w:rFonts w:eastAsia="宋体"/>
          <w:b/>
          <w:noProof/>
          <w:lang w:val="en-US" w:eastAsia="zh-TW"/>
        </w:rPr>
      </w:pPr>
    </w:p>
    <w:p w14:paraId="7F839FF8" w14:textId="45444BBD"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The vertical axis of the graph illustrates eight distinct outcome variables, which includes two additional indices from the DDM, implemented using the "hausekeep" package. The line and dots on the graph represent the value of ICC, along with their corresponding 95% confidence intervals. If only the point is shown in the graph, it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541636D5" w14:textId="3A40D265" w:rsidR="0025117B" w:rsidRDefault="00366F6F" w:rsidP="0025117B">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Pr="00366F6F">
        <w:rPr>
          <w:rFonts w:ascii="Times New Roman" w:hAnsi="Times New Roman" w:hint="eastAsia"/>
          <w:lang w:val="en-US"/>
        </w:rPr>
        <w:t>SHR</w:t>
      </w:r>
      <w:r w:rsidRPr="00366F6F">
        <w:rPr>
          <w:rFonts w:ascii="Times New Roman" w:hAnsi="Times New Roman"/>
          <w:lang w:val="en-US"/>
        </w:rPr>
        <w:t xml:space="preserve"> and Trial Numbers </w:t>
      </w:r>
    </w:p>
    <w:p w14:paraId="7B7B6AB6" w14:textId="4C6CAA28" w:rsidR="00366F6F" w:rsidRDefault="00366F6F" w:rsidP="00366F6F">
      <w:pPr>
        <w:ind w:firstLineChars="100" w:firstLine="240"/>
        <w:rPr>
          <w:rFonts w:eastAsiaTheme="minorEastAsia"/>
          <w:color w:val="000000" w:themeColor="text1"/>
        </w:rPr>
      </w:pPr>
      <w:r w:rsidRPr="00366F6F">
        <w:rPr>
          <w:rFonts w:eastAsiaTheme="minorEastAsia"/>
          <w:color w:val="000000" w:themeColor="text1"/>
        </w:rPr>
        <w:t xml:space="preserve">In this section, we present the results of the correlation between Monte Carlo SHR and </w:t>
      </w:r>
      <w:r w:rsidRPr="00366F6F">
        <w:rPr>
          <w:rFonts w:eastAsiaTheme="minorEastAsia" w:hint="eastAsia"/>
          <w:color w:val="000000" w:themeColor="text1"/>
        </w:rPr>
        <w:t>t</w:t>
      </w:r>
      <w:r w:rsidRPr="00366F6F">
        <w:rPr>
          <w:rFonts w:eastAsiaTheme="minorEastAsia"/>
          <w:color w:val="000000" w:themeColor="text1"/>
        </w:rPr>
        <w:t>rial numbers</w:t>
      </w:r>
      <w:r w:rsidR="00B54225">
        <w:rPr>
          <w:rFonts w:eastAsiaTheme="minorEastAsia"/>
          <w:color w:val="000000" w:themeColor="text1"/>
        </w:rPr>
        <w:t xml:space="preserve"> (</w:t>
      </w:r>
      <w:r w:rsidR="00ED438D">
        <w:rPr>
          <w:rFonts w:eastAsiaTheme="minorEastAsia"/>
          <w:color w:val="000000" w:themeColor="text1"/>
        </w:rPr>
        <w:t>F</w:t>
      </w:r>
      <w:r w:rsidR="00B54225">
        <w:rPr>
          <w:rFonts w:eastAsiaTheme="minorEastAsia"/>
          <w:color w:val="000000" w:themeColor="text1"/>
        </w:rPr>
        <w:t>ig</w:t>
      </w:r>
      <w:r w:rsidR="00ED438D">
        <w:rPr>
          <w:rFonts w:eastAsiaTheme="minorEastAsia"/>
          <w:color w:val="000000" w:themeColor="text1"/>
        </w:rPr>
        <w:t>.</w:t>
      </w:r>
      <w:r w:rsidR="00B54225">
        <w:rPr>
          <w:rFonts w:eastAsiaTheme="minorEastAsia"/>
          <w:color w:val="000000" w:themeColor="text1"/>
        </w:rPr>
        <w:t xml:space="preserve"> </w:t>
      </w:r>
      <w:r w:rsidR="00ED438D">
        <w:rPr>
          <w:rFonts w:eastAsiaTheme="minorEastAsia"/>
          <w:color w:val="000000" w:themeColor="text1"/>
        </w:rPr>
        <w:t>5</w:t>
      </w:r>
      <w:r w:rsidR="00B54225">
        <w:rPr>
          <w:rFonts w:eastAsiaTheme="minorEastAsia"/>
          <w:color w:val="000000" w:themeColor="text1"/>
        </w:rPr>
        <w:t>)</w:t>
      </w:r>
      <w:r w:rsidRPr="00366F6F">
        <w:rPr>
          <w:rFonts w:eastAsiaTheme="minorEastAsia"/>
          <w:color w:val="000000" w:themeColor="text1"/>
        </w:rPr>
        <w:t xml:space="preserve">. Some outcome variables, such as RT, </w:t>
      </w:r>
      <w:r w:rsidR="0075550B">
        <w:rPr>
          <w:rFonts w:eastAsiaTheme="minorEastAsia"/>
          <w:color w:val="000000" w:themeColor="text1"/>
        </w:rPr>
        <w:t>e</w:t>
      </w:r>
      <w:r w:rsidRPr="00366F6F">
        <w:rPr>
          <w:rFonts w:eastAsiaTheme="minorEastAsia"/>
          <w:color w:val="000000" w:themeColor="text1"/>
        </w:rPr>
        <w:t xml:space="preserve">fficiency shown significant </w:t>
      </w:r>
      <w:r w:rsidR="0075550B" w:rsidRPr="00366F6F">
        <w:rPr>
          <w:rFonts w:eastAsiaTheme="minorEastAsia"/>
          <w:color w:val="000000" w:themeColor="text1"/>
        </w:rPr>
        <w:t>correlation</w:t>
      </w:r>
      <w:r w:rsidRPr="00366F6F">
        <w:rPr>
          <w:rFonts w:eastAsiaTheme="minorEastAsia"/>
          <w:color w:val="000000" w:themeColor="text1"/>
        </w:rPr>
        <w:t xml:space="preserve"> between Monte Carlo SHR and </w:t>
      </w:r>
      <w:r w:rsidRPr="00366F6F">
        <w:rPr>
          <w:rFonts w:eastAsiaTheme="minorEastAsia" w:hint="eastAsia"/>
          <w:color w:val="000000" w:themeColor="text1"/>
        </w:rPr>
        <w:t>t</w:t>
      </w:r>
      <w:r w:rsidRPr="00366F6F">
        <w:rPr>
          <w:rFonts w:eastAsiaTheme="minorEastAsia"/>
          <w:color w:val="000000" w:themeColor="text1"/>
        </w:rPr>
        <w:t xml:space="preserve">rial numbers. However, for </w:t>
      </w:r>
      <w:r w:rsidR="0075550B">
        <w:rPr>
          <w:rFonts w:eastAsiaTheme="minorEastAsia"/>
          <w:color w:val="000000" w:themeColor="text1"/>
        </w:rPr>
        <w:t>outcome variables</w:t>
      </w:r>
      <w:r w:rsidRPr="00366F6F">
        <w:rPr>
          <w:rFonts w:eastAsiaTheme="minorEastAsia"/>
          <w:color w:val="000000" w:themeColor="text1"/>
        </w:rPr>
        <w:t xml:space="preserve"> like </w:t>
      </w:r>
      <w:r w:rsidRPr="00366F6F">
        <w:rPr>
          <w:rFonts w:eastAsiaTheme="minorEastAsia"/>
          <w:i/>
          <w:iCs/>
          <w:color w:val="000000" w:themeColor="text1"/>
        </w:rPr>
        <w:t>d’</w:t>
      </w:r>
      <w:r w:rsidRPr="00366F6F">
        <w:rPr>
          <w:rFonts w:eastAsiaTheme="minorEastAsia"/>
          <w:color w:val="000000" w:themeColor="text1"/>
        </w:rPr>
        <w:t xml:space="preserve"> and</w:t>
      </w:r>
      <w:r>
        <w:rPr>
          <w:rFonts w:eastAsiaTheme="minorEastAsia"/>
          <w:color w:val="000000" w:themeColor="text1"/>
        </w:rPr>
        <w:t xml:space="preserve"> </w:t>
      </w:r>
      <w:r w:rsidRPr="00366F6F">
        <w:rPr>
          <w:rFonts w:eastAsiaTheme="minorEastAsia"/>
          <w:i/>
          <w:iCs/>
          <w:color w:val="000000" w:themeColor="text1"/>
        </w:rPr>
        <w:t>v</w:t>
      </w:r>
      <w:r w:rsidRPr="00366F6F">
        <w:rPr>
          <w:rFonts w:eastAsiaTheme="minorEastAsia"/>
          <w:color w:val="000000" w:themeColor="text1"/>
        </w:rPr>
        <w:t xml:space="preserve">, there is minimal correlation between trial numbers and </w:t>
      </w:r>
      <w:r>
        <w:rPr>
          <w:rFonts w:eastAsiaTheme="minorEastAsia"/>
          <w:color w:val="000000" w:themeColor="text1"/>
        </w:rPr>
        <w:t>SHR</w:t>
      </w:r>
      <w:r w:rsidRPr="00366F6F">
        <w:rPr>
          <w:rFonts w:eastAsiaTheme="minorEastAsia"/>
          <w:color w:val="000000" w:themeColor="text1"/>
        </w:rPr>
        <w:t xml:space="preserve">. </w:t>
      </w:r>
      <w:r>
        <w:rPr>
          <w:rFonts w:eastAsiaTheme="minorEastAsia"/>
          <w:color w:val="000000" w:themeColor="text1"/>
        </w:rPr>
        <w:t>It is found that the</w:t>
      </w:r>
      <w:r w:rsidRPr="00366F6F">
        <w:rPr>
          <w:rFonts w:eastAsiaTheme="minorEastAsia"/>
          <w:color w:val="000000" w:themeColor="text1"/>
        </w:rPr>
        <w:t xml:space="preserve"> SPMT paradigm requires approximately 80 trials to achieve a Monte Carlo </w:t>
      </w:r>
      <w:r w:rsidR="0075550B">
        <w:rPr>
          <w:rFonts w:eastAsiaTheme="minorEastAsia"/>
          <w:color w:val="000000" w:themeColor="text1"/>
        </w:rPr>
        <w:t xml:space="preserve">SHR </w:t>
      </w:r>
      <w:r w:rsidR="0075550B" w:rsidRPr="00366F6F">
        <w:rPr>
          <w:rFonts w:eastAsiaTheme="minorEastAsia"/>
          <w:color w:val="000000" w:themeColor="text1"/>
        </w:rPr>
        <w:t>of</w:t>
      </w:r>
      <w:r w:rsidRPr="00366F6F">
        <w:rPr>
          <w:rFonts w:eastAsiaTheme="minorEastAsia"/>
          <w:color w:val="000000" w:themeColor="text1"/>
        </w:rPr>
        <w:t xml:space="preserve"> 0.8 when </w:t>
      </w:r>
      <w:r w:rsidR="0075550B">
        <w:rPr>
          <w:rFonts w:eastAsiaTheme="minorEastAsia"/>
          <w:color w:val="000000" w:themeColor="text1"/>
        </w:rPr>
        <w:t xml:space="preserve">the SPE measure is RT under </w:t>
      </w:r>
      <w:r w:rsidRPr="00366F6F">
        <w:rPr>
          <w:rFonts w:eastAsiaTheme="minorEastAsia"/>
          <w:color w:val="000000" w:themeColor="text1"/>
        </w:rPr>
        <w:t>'Stranger'</w:t>
      </w:r>
      <w:r w:rsidR="0075550B">
        <w:rPr>
          <w:rFonts w:eastAsiaTheme="minorEastAsia"/>
          <w:color w:val="000000" w:themeColor="text1"/>
        </w:rPr>
        <w:t>,</w:t>
      </w:r>
      <w:r w:rsidRPr="00366F6F">
        <w:rPr>
          <w:rFonts w:eastAsiaTheme="minorEastAsia"/>
          <w:color w:val="000000" w:themeColor="text1"/>
        </w:rPr>
        <w:t xml:space="preserve"> and about 120 trials </w:t>
      </w:r>
      <w:r w:rsidR="0075550B">
        <w:rPr>
          <w:rFonts w:eastAsiaTheme="minorEastAsia"/>
          <w:color w:val="000000" w:themeColor="text1"/>
        </w:rPr>
        <w:t>under</w:t>
      </w:r>
      <w:r w:rsidRPr="00366F6F">
        <w:rPr>
          <w:rFonts w:eastAsiaTheme="minorEastAsia"/>
          <w:color w:val="000000" w:themeColor="text1"/>
        </w:rPr>
        <w:t xml:space="preserve"> 'Close.' Additionally, achieving a Monte Carlo split-half reliability of 0.8 for </w:t>
      </w:r>
      <w:r w:rsidRPr="0075550B">
        <w:rPr>
          <w:rFonts w:eastAsiaTheme="minorEastAsia"/>
          <w:i/>
          <w:iCs/>
          <w:color w:val="000000" w:themeColor="text1"/>
        </w:rPr>
        <w:t>v</w:t>
      </w:r>
      <w:r w:rsidRPr="00366F6F">
        <w:rPr>
          <w:rFonts w:eastAsiaTheme="minorEastAsia"/>
          <w:color w:val="000000" w:themeColor="text1"/>
        </w:rPr>
        <w:t xml:space="preserve"> may require more than 130 trials.</w:t>
      </w:r>
      <w:r>
        <w:rPr>
          <w:rFonts w:eastAsiaTheme="minorEastAsia"/>
          <w:color w:val="000000" w:themeColor="text1"/>
        </w:rPr>
        <w:t xml:space="preserve"> </w:t>
      </w:r>
      <w:r w:rsidRPr="00366F6F">
        <w:rPr>
          <w:rFonts w:eastAsia="宋体"/>
          <w:bCs/>
          <w:noProof/>
          <w:lang w:val="en-US" w:eastAsia="zh-TW"/>
        </w:rPr>
        <w:t xml:space="preserve">On the </w:t>
      </w:r>
      <w:r w:rsidRPr="00B54225">
        <w:rPr>
          <w:rFonts w:eastAsiaTheme="minorEastAsia"/>
          <w:color w:val="000000" w:themeColor="text1"/>
        </w:rPr>
        <w:t xml:space="preserve">other hand, high Monte Carlo SHR is challenging to achieve for the remaining three </w:t>
      </w:r>
      <w:r w:rsidR="0075550B">
        <w:rPr>
          <w:rFonts w:eastAsiaTheme="minorEastAsia"/>
          <w:color w:val="000000" w:themeColor="text1"/>
        </w:rPr>
        <w:t>outcome variables</w:t>
      </w:r>
      <w:r w:rsidRPr="00B54225">
        <w:rPr>
          <w:rFonts w:eastAsiaTheme="minorEastAsia"/>
          <w:color w:val="000000" w:themeColor="text1"/>
        </w:rPr>
        <w:t xml:space="preserve">, particularly for the </w:t>
      </w:r>
      <w:r w:rsidRPr="0075550B">
        <w:rPr>
          <w:rFonts w:eastAsiaTheme="minorEastAsia"/>
          <w:i/>
          <w:iCs/>
          <w:color w:val="000000" w:themeColor="text1"/>
        </w:rPr>
        <w:t>z</w:t>
      </w:r>
      <w:r w:rsidRPr="00B54225">
        <w:rPr>
          <w:rFonts w:eastAsiaTheme="minorEastAsia"/>
          <w:color w:val="000000" w:themeColor="text1"/>
        </w:rPr>
        <w:t>, even with 150 or more trials.</w:t>
      </w:r>
    </w:p>
    <w:p w14:paraId="03871368" w14:textId="3639AD88" w:rsidR="0027313F" w:rsidRPr="00B54225" w:rsidRDefault="00366F6F" w:rsidP="00B54225">
      <w:pPr>
        <w:ind w:firstLineChars="100" w:firstLine="240"/>
        <w:rPr>
          <w:rFonts w:eastAsiaTheme="minorEastAsia"/>
          <w:color w:val="000000" w:themeColor="text1"/>
        </w:rPr>
      </w:pPr>
      <w:r w:rsidRPr="00B54225">
        <w:rPr>
          <w:rFonts w:eastAsiaTheme="minorEastAsia"/>
          <w:color w:val="000000" w:themeColor="text1"/>
        </w:rPr>
        <w:lastRenderedPageBreak/>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120 trials under each experimental condition.</w:t>
      </w:r>
    </w:p>
    <w:p w14:paraId="372443B1" w14:textId="3FCC4937" w:rsidR="002D0F37" w:rsidRDefault="00B20000" w:rsidP="0027313F">
      <w:pPr>
        <w:rPr>
          <w:rFonts w:eastAsiaTheme="minorEastAsia"/>
          <w:lang w:val="en-US"/>
        </w:rPr>
      </w:pPr>
      <w:r>
        <w:rPr>
          <w:noProof/>
        </w:rPr>
        <w:drawing>
          <wp:inline distT="0" distB="0" distL="0" distR="0" wp14:anchorId="6743E29F" wp14:editId="47C75F52">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17BEFBA" w14:textId="67AA0F80" w:rsidR="004E53A7" w:rsidRPr="00DC0602" w:rsidRDefault="000A2C97" w:rsidP="004E53A7">
      <w:pPr>
        <w:ind w:firstLineChars="100" w:firstLine="241"/>
        <w:jc w:val="center"/>
        <w:rPr>
          <w:rFonts w:eastAsia="宋体"/>
          <w:bCs/>
          <w:noProof/>
          <w:lang w:val="en-US" w:eastAsia="zh-TW"/>
        </w:rPr>
      </w:pPr>
      <w:commentRangeStart w:id="98"/>
      <w:r w:rsidRPr="004E53A7">
        <w:rPr>
          <w:rFonts w:eastAsia="宋体"/>
          <w:b/>
          <w:noProof/>
          <w:lang w:val="en-US" w:eastAsia="zh-TW"/>
        </w:rPr>
        <w:t xml:space="preserve">Supplementary Fig. </w:t>
      </w:r>
      <w:r w:rsidR="00B10BA7">
        <w:rPr>
          <w:rFonts w:eastAsia="宋体"/>
          <w:b/>
          <w:noProof/>
          <w:lang w:val="en-US" w:eastAsia="zh-TW"/>
        </w:rPr>
        <w:t>5</w:t>
      </w:r>
      <w:commentRangeEnd w:id="98"/>
      <w:r w:rsidR="00B20000">
        <w:rPr>
          <w:rStyle w:val="a6"/>
        </w:rPr>
        <w:commentReference w:id="98"/>
      </w:r>
      <w:r w:rsidR="00236678" w:rsidRPr="004E53A7">
        <w:rPr>
          <w:rFonts w:eastAsia="宋体"/>
          <w:b/>
          <w:noProof/>
          <w:lang w:val="en-US" w:eastAsia="zh-TW"/>
        </w:rPr>
        <w:t xml:space="preserve"> </w:t>
      </w:r>
      <w:r w:rsidR="00366F6F" w:rsidRPr="00DC0602">
        <w:rPr>
          <w:rFonts w:eastAsia="宋体"/>
          <w:bCs/>
          <w:noProof/>
          <w:lang w:val="en-US" w:eastAsia="zh-TW"/>
        </w:rPr>
        <w:t>R</w:t>
      </w:r>
      <w:r w:rsidRPr="00DC0602">
        <w:rPr>
          <w:rFonts w:eastAsia="宋体"/>
          <w:bCs/>
          <w:noProof/>
          <w:lang w:val="en-US" w:eastAsia="zh-TW"/>
        </w:rPr>
        <w:t>egression</w:t>
      </w:r>
      <w:r w:rsidR="00366F6F" w:rsidRPr="00DC0602">
        <w:rPr>
          <w:rFonts w:eastAsia="宋体"/>
          <w:bCs/>
          <w:noProof/>
          <w:lang w:val="en-US" w:eastAsia="zh-TW"/>
        </w:rPr>
        <w:t xml:space="preserve"> analysis</w:t>
      </w:r>
      <w:r w:rsidRPr="00DC0602">
        <w:rPr>
          <w:rFonts w:eastAsia="宋体"/>
          <w:bCs/>
          <w:noProof/>
          <w:lang w:val="en-US" w:eastAsia="zh-TW"/>
        </w:rPr>
        <w:t xml:space="preserve"> between Monte Carlo </w:t>
      </w:r>
      <w:r w:rsidR="00BA265E" w:rsidRPr="00DC0602">
        <w:rPr>
          <w:rFonts w:eastAsia="宋体" w:hint="eastAsia"/>
          <w:bCs/>
          <w:noProof/>
          <w:lang w:val="en-US" w:eastAsia="zh-TW"/>
        </w:rPr>
        <w:t>SHR</w:t>
      </w:r>
      <w:r w:rsidR="00BA265E" w:rsidRPr="00DC0602">
        <w:rPr>
          <w:rFonts w:eastAsia="宋体"/>
          <w:bCs/>
          <w:noProof/>
          <w:lang w:val="en-US" w:eastAsia="zh-TW"/>
        </w:rPr>
        <w:t xml:space="preserve"> </w:t>
      </w:r>
      <w:r w:rsidRPr="00DC0602">
        <w:rPr>
          <w:rFonts w:eastAsia="宋体"/>
          <w:bCs/>
          <w:noProof/>
          <w:lang w:val="en-US" w:eastAsia="zh-TW"/>
        </w:rPr>
        <w:t>and trial numbers</w:t>
      </w:r>
      <w:r w:rsidR="004E53A7" w:rsidRPr="00DC0602">
        <w:rPr>
          <w:rFonts w:eastAsia="宋体"/>
          <w:bCs/>
          <w:noProof/>
          <w:lang w:val="en-US" w:eastAsia="zh-TW"/>
        </w:rPr>
        <w:t xml:space="preserve"> </w:t>
      </w:r>
      <w:r w:rsidR="00366F6F" w:rsidRPr="00DC0602">
        <w:rPr>
          <w:rFonts w:eastAsia="宋体"/>
          <w:bCs/>
          <w:noProof/>
          <w:lang w:val="en-US" w:eastAsia="zh-TW"/>
        </w:rPr>
        <w:t xml:space="preserve">using </w:t>
      </w:r>
      <w:r w:rsidRPr="00DC0602">
        <w:rPr>
          <w:rFonts w:eastAsia="宋体"/>
          <w:bCs/>
          <w:noProof/>
          <w:lang w:val="en-US" w:eastAsia="zh-TW"/>
        </w:rPr>
        <w:t xml:space="preserve">different SPE </w:t>
      </w:r>
      <w:r w:rsidR="00BA265E" w:rsidRPr="00DC0602">
        <w:rPr>
          <w:rFonts w:eastAsia="宋体" w:hint="eastAsia"/>
          <w:bCs/>
          <w:noProof/>
          <w:lang w:val="en-US" w:eastAsia="zh-TW"/>
        </w:rPr>
        <w:t>measure</w:t>
      </w:r>
      <w:r w:rsidR="0075550B" w:rsidRPr="00DC0602">
        <w:rPr>
          <w:rFonts w:eastAsia="宋体"/>
          <w:bCs/>
          <w:noProof/>
          <w:lang w:val="en-US" w:eastAsia="zh-TW"/>
        </w:rPr>
        <w:t xml:space="preserve">s. </w:t>
      </w:r>
    </w:p>
    <w:p w14:paraId="022199C4" w14:textId="77777777" w:rsidR="00DC0602" w:rsidRPr="004E53A7" w:rsidRDefault="00DC0602" w:rsidP="004E53A7">
      <w:pPr>
        <w:ind w:firstLineChars="100" w:firstLine="241"/>
        <w:jc w:val="center"/>
        <w:rPr>
          <w:rFonts w:eastAsia="宋体"/>
          <w:b/>
          <w:noProof/>
          <w:lang w:val="en-US" w:eastAsia="zh-TW"/>
        </w:rPr>
      </w:pP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99" w:name="_Toc129530178"/>
      <w:bookmarkStart w:id="100" w:name="_Toc129530208"/>
      <w:bookmarkStart w:id="101" w:name="_Toc139718171"/>
      <w:r w:rsidRPr="00DC0602">
        <w:rPr>
          <w:rFonts w:eastAsia="Calibri"/>
          <w:b/>
          <w:bCs/>
        </w:rPr>
        <w:t>References</w:t>
      </w:r>
      <w:bookmarkEnd w:id="99"/>
      <w:bookmarkEnd w:id="100"/>
      <w:bookmarkEnd w:id="101"/>
      <w:r w:rsidRPr="00DC0602">
        <w:rPr>
          <w:rFonts w:eastAsia="Calibri"/>
          <w:b/>
          <w:bCs/>
        </w:rPr>
        <w:t xml:space="preserve"> </w:t>
      </w:r>
    </w:p>
    <w:p w14:paraId="59DD3D1A" w14:textId="77777777" w:rsidR="00B03D7E" w:rsidRPr="006A5A80" w:rsidRDefault="00B03D7E">
      <w:pPr>
        <w:rPr>
          <w:rFonts w:eastAsiaTheme="minorEastAsia"/>
        </w:rPr>
      </w:pPr>
    </w:p>
    <w:p w14:paraId="19E60388" w14:textId="77777777" w:rsidR="00DC0602" w:rsidRPr="00DC0602" w:rsidRDefault="00B03D7E" w:rsidP="00DC0602">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DC0602" w:rsidRPr="00DC0602">
        <w:rPr>
          <w:noProof/>
        </w:rPr>
        <w:t xml:space="preserve">Braun, A., Urai, A. E., &amp; Donner, T. H. (2018). Adaptive history biases result from confidence-weighted accumulation of past choices. </w:t>
      </w:r>
      <w:r w:rsidR="00DC0602" w:rsidRPr="00DC0602">
        <w:rPr>
          <w:i/>
          <w:noProof/>
        </w:rPr>
        <w:t>Journal of Neuroscience, 38</w:t>
      </w:r>
      <w:r w:rsidR="00DC0602" w:rsidRPr="00DC0602">
        <w:rPr>
          <w:noProof/>
        </w:rPr>
        <w:t xml:space="preserve">(10), 2418-2429. </w:t>
      </w:r>
    </w:p>
    <w:p w14:paraId="44B7AF38" w14:textId="77777777" w:rsidR="00DC0602" w:rsidRPr="00DC0602" w:rsidRDefault="00DC0602" w:rsidP="00DC0602">
      <w:pPr>
        <w:pStyle w:val="EndNoteBibliography"/>
        <w:rPr>
          <w:noProof/>
        </w:rPr>
      </w:pPr>
    </w:p>
    <w:p w14:paraId="126F563E" w14:textId="51E00243" w:rsidR="00DC0602" w:rsidRPr="00DC0602" w:rsidRDefault="00DC0602" w:rsidP="00DC0602">
      <w:pPr>
        <w:pStyle w:val="EndNoteBibliography"/>
        <w:ind w:left="720" w:hanging="720"/>
        <w:rPr>
          <w:noProof/>
        </w:rPr>
      </w:pPr>
      <w:r w:rsidRPr="00DC0602">
        <w:rPr>
          <w:noProof/>
        </w:rPr>
        <w:t xml:space="preserve">Bukowski, H., Todorova, B., Boch, M., Silani, G., &amp; Lamm, C. (2021). Socio-cognitive training impacts emotional and perceptual self-salience but not self-other distinction. </w:t>
      </w:r>
      <w:r w:rsidRPr="00DC0602">
        <w:rPr>
          <w:i/>
          <w:noProof/>
        </w:rPr>
        <w:t>Acta Psychologica, 216</w:t>
      </w:r>
      <w:r w:rsidRPr="00DC0602">
        <w:rPr>
          <w:noProof/>
        </w:rPr>
        <w:t xml:space="preserve">, 103297. </w:t>
      </w:r>
      <w:hyperlink r:id="rId36" w:history="1">
        <w:r w:rsidRPr="00DC0602">
          <w:rPr>
            <w:rStyle w:val="ac"/>
            <w:noProof/>
          </w:rPr>
          <w:t>https://doi.org/10.1016/j.actpsy.2021.103297</w:t>
        </w:r>
      </w:hyperlink>
      <w:r w:rsidRPr="00DC0602">
        <w:rPr>
          <w:noProof/>
        </w:rPr>
        <w:t xml:space="preserve"> </w:t>
      </w:r>
    </w:p>
    <w:p w14:paraId="0F021702" w14:textId="77777777" w:rsidR="00DC0602" w:rsidRPr="00DC0602" w:rsidRDefault="00DC0602" w:rsidP="00DC0602">
      <w:pPr>
        <w:pStyle w:val="EndNoteBibliography"/>
        <w:rPr>
          <w:noProof/>
        </w:rPr>
      </w:pPr>
    </w:p>
    <w:p w14:paraId="5C90D607" w14:textId="15A62B5D" w:rsidR="00DC0602" w:rsidRPr="00DC0602" w:rsidRDefault="00DC0602" w:rsidP="00DC0602">
      <w:pPr>
        <w:pStyle w:val="EndNoteBibliography"/>
        <w:ind w:left="720" w:hanging="720"/>
        <w:rPr>
          <w:noProof/>
        </w:rPr>
      </w:pPr>
      <w:r w:rsidRPr="00DC0602">
        <w:rPr>
          <w:noProof/>
        </w:rPr>
        <w:t xml:space="preserve">Cheng, M., &amp; Tseng, C.-h. (2019). Saliency at first sight: instant identity referential advantage toward a newly met partner. </w:t>
      </w:r>
      <w:r w:rsidRPr="00DC0602">
        <w:rPr>
          <w:i/>
          <w:noProof/>
        </w:rPr>
        <w:t>Cognitive Research: Principles and Implications, 4</w:t>
      </w:r>
      <w:r w:rsidRPr="00DC0602">
        <w:rPr>
          <w:noProof/>
        </w:rPr>
        <w:t xml:space="preserve">(1), 1-18. </w:t>
      </w:r>
      <w:hyperlink r:id="rId37" w:history="1">
        <w:r w:rsidRPr="00DC0602">
          <w:rPr>
            <w:rStyle w:val="ac"/>
            <w:noProof/>
          </w:rPr>
          <w:t>https://doi.org/10.1186/s41235-019-0186-z</w:t>
        </w:r>
      </w:hyperlink>
      <w:r w:rsidRPr="00DC0602">
        <w:rPr>
          <w:noProof/>
        </w:rPr>
        <w:t xml:space="preserve"> </w:t>
      </w:r>
    </w:p>
    <w:p w14:paraId="4541526E" w14:textId="77777777" w:rsidR="00DC0602" w:rsidRPr="00DC0602" w:rsidRDefault="00DC0602" w:rsidP="00DC0602">
      <w:pPr>
        <w:pStyle w:val="EndNoteBibliography"/>
        <w:rPr>
          <w:noProof/>
        </w:rPr>
      </w:pPr>
    </w:p>
    <w:p w14:paraId="10AF72FA" w14:textId="5C5F5867" w:rsidR="00DC0602" w:rsidRPr="00DC0602" w:rsidRDefault="00DC0602" w:rsidP="00DC0602">
      <w:pPr>
        <w:pStyle w:val="EndNoteBibliography"/>
        <w:ind w:left="720" w:hanging="720"/>
        <w:rPr>
          <w:noProof/>
        </w:rPr>
      </w:pPr>
      <w:r w:rsidRPr="00DC0602">
        <w:rPr>
          <w:noProof/>
        </w:rPr>
        <w:t xml:space="preserve">Cherry, E. C. (1953). Some experiments on the recognition of speech, with one and with two ears. </w:t>
      </w:r>
      <w:r w:rsidRPr="00DC0602">
        <w:rPr>
          <w:i/>
          <w:noProof/>
        </w:rPr>
        <w:t>The Journal of the acoustical society of America, 25</w:t>
      </w:r>
      <w:r w:rsidRPr="00DC0602">
        <w:rPr>
          <w:noProof/>
        </w:rPr>
        <w:t xml:space="preserve">(5), 975-979. </w:t>
      </w:r>
      <w:hyperlink r:id="rId38" w:history="1">
        <w:r w:rsidRPr="00DC0602">
          <w:rPr>
            <w:rStyle w:val="ac"/>
            <w:noProof/>
          </w:rPr>
          <w:t>https://doi.org/10.1121/1.1907229</w:t>
        </w:r>
      </w:hyperlink>
      <w:r w:rsidRPr="00DC0602">
        <w:rPr>
          <w:noProof/>
        </w:rPr>
        <w:t xml:space="preserve"> </w:t>
      </w:r>
    </w:p>
    <w:p w14:paraId="1E890CFF" w14:textId="77777777" w:rsidR="00DC0602" w:rsidRPr="00DC0602" w:rsidRDefault="00DC0602" w:rsidP="00DC0602">
      <w:pPr>
        <w:pStyle w:val="EndNoteBibliography"/>
        <w:rPr>
          <w:noProof/>
        </w:rPr>
      </w:pPr>
    </w:p>
    <w:p w14:paraId="4EA1E0CC" w14:textId="798D3D03" w:rsidR="00DC0602" w:rsidRPr="00DC0602" w:rsidRDefault="00DC0602" w:rsidP="00DC0602">
      <w:pPr>
        <w:pStyle w:val="EndNoteBibliography"/>
        <w:ind w:left="720" w:hanging="720"/>
        <w:rPr>
          <w:noProof/>
        </w:rPr>
      </w:pPr>
      <w:r w:rsidRPr="00DC0602">
        <w:rPr>
          <w:noProof/>
        </w:rPr>
        <w:t xml:space="preserve">Cicchetti, D. V., &amp; Sparrow, S. A. (1981). Developing criteria for establishing interrater reliability of specific items: applications to assessment of adaptive behavior. </w:t>
      </w:r>
      <w:r w:rsidRPr="00DC0602">
        <w:rPr>
          <w:i/>
          <w:noProof/>
        </w:rPr>
        <w:t>Am J Ment Defic, 86</w:t>
      </w:r>
      <w:r w:rsidRPr="00DC0602">
        <w:rPr>
          <w:noProof/>
        </w:rPr>
        <w:t xml:space="preserve">(2), 127-137. </w:t>
      </w:r>
      <w:hyperlink r:id="rId39" w:history="1">
        <w:r w:rsidRPr="00DC0602">
          <w:rPr>
            <w:rStyle w:val="ac"/>
            <w:noProof/>
          </w:rPr>
          <w:t>https://psycnet.apa.org/record/1982-00095-001</w:t>
        </w:r>
      </w:hyperlink>
      <w:r w:rsidRPr="00DC0602">
        <w:rPr>
          <w:noProof/>
        </w:rPr>
        <w:t xml:space="preserve"> </w:t>
      </w:r>
    </w:p>
    <w:p w14:paraId="4ED89257" w14:textId="77777777" w:rsidR="00DC0602" w:rsidRPr="00DC0602" w:rsidRDefault="00DC0602" w:rsidP="00DC0602">
      <w:pPr>
        <w:pStyle w:val="EndNoteBibliography"/>
        <w:rPr>
          <w:noProof/>
        </w:rPr>
      </w:pPr>
    </w:p>
    <w:p w14:paraId="14BABEF4" w14:textId="77777777" w:rsidR="00DC0602" w:rsidRPr="00DC0602" w:rsidRDefault="00DC0602" w:rsidP="00DC0602">
      <w:pPr>
        <w:pStyle w:val="EndNoteBibliography"/>
        <w:ind w:left="720" w:hanging="720"/>
        <w:rPr>
          <w:noProof/>
        </w:rPr>
      </w:pPr>
      <w:r w:rsidRPr="00DC0602">
        <w:rPr>
          <w:noProof/>
        </w:rPr>
        <w:t xml:space="preserve">Clark, K., Birch-Hurst, K., Pennington, C. R., Petrie, A. C., Lee, J. T., &amp; Hedge, C. (2022). Test-retest reliability for common tasks in vision science. </w:t>
      </w:r>
      <w:r w:rsidRPr="00DC0602">
        <w:rPr>
          <w:i/>
          <w:noProof/>
        </w:rPr>
        <w:t>Journal of Vision, 22</w:t>
      </w:r>
      <w:r w:rsidRPr="00DC0602">
        <w:rPr>
          <w:noProof/>
        </w:rPr>
        <w:t xml:space="preserve">(8), 18-18. </w:t>
      </w:r>
    </w:p>
    <w:p w14:paraId="32E0137A" w14:textId="77777777" w:rsidR="00DC0602" w:rsidRPr="00DC0602" w:rsidRDefault="00DC0602" w:rsidP="00DC0602">
      <w:pPr>
        <w:pStyle w:val="EndNoteBibliography"/>
        <w:rPr>
          <w:noProof/>
        </w:rPr>
      </w:pPr>
    </w:p>
    <w:p w14:paraId="52B8FF9B" w14:textId="33A15BAB" w:rsidR="00DC0602" w:rsidRPr="00DC0602" w:rsidRDefault="00DC0602" w:rsidP="00DC0602">
      <w:pPr>
        <w:pStyle w:val="EndNoteBibliography"/>
        <w:ind w:left="720" w:hanging="720"/>
        <w:rPr>
          <w:noProof/>
        </w:rPr>
      </w:pPr>
      <w:r w:rsidRPr="00DC0602">
        <w:rPr>
          <w:noProof/>
        </w:rPr>
        <w:t xml:space="preserve">Constable, M. D., Becker, M. L., Oh, Y.-I., &amp; Knoblich, G. (2021). Affective compatibility with the self modulates the self-prioritisation effect. </w:t>
      </w:r>
      <w:r w:rsidRPr="00DC0602">
        <w:rPr>
          <w:i/>
          <w:noProof/>
        </w:rPr>
        <w:t>Cognition and Emotion, 35</w:t>
      </w:r>
      <w:r w:rsidRPr="00DC0602">
        <w:rPr>
          <w:noProof/>
        </w:rPr>
        <w:t xml:space="preserve">(2), 291-304. </w:t>
      </w:r>
      <w:hyperlink r:id="rId40" w:history="1">
        <w:r w:rsidRPr="00DC0602">
          <w:rPr>
            <w:rStyle w:val="ac"/>
            <w:noProof/>
          </w:rPr>
          <w:t>https://doi.org/10.1080/02699931.2020.1839383</w:t>
        </w:r>
      </w:hyperlink>
      <w:r w:rsidRPr="00DC0602">
        <w:rPr>
          <w:noProof/>
        </w:rPr>
        <w:t xml:space="preserve"> </w:t>
      </w:r>
    </w:p>
    <w:p w14:paraId="1CF36419" w14:textId="77777777" w:rsidR="00DC0602" w:rsidRPr="00DC0602" w:rsidRDefault="00DC0602" w:rsidP="00DC0602">
      <w:pPr>
        <w:pStyle w:val="EndNoteBibliography"/>
        <w:rPr>
          <w:noProof/>
        </w:rPr>
      </w:pPr>
    </w:p>
    <w:p w14:paraId="696268B4" w14:textId="6F1E6C0E" w:rsidR="00DC0602" w:rsidRPr="00DC0602" w:rsidRDefault="00DC0602" w:rsidP="00DC0602">
      <w:pPr>
        <w:pStyle w:val="EndNoteBibliography"/>
        <w:ind w:left="720" w:hanging="720"/>
        <w:rPr>
          <w:noProof/>
        </w:rPr>
      </w:pPr>
      <w:r w:rsidRPr="00DC0602">
        <w:rPr>
          <w:noProof/>
        </w:rPr>
        <w:t xml:space="preserve">Constable, M. D., Elekes, F., Sebanz, N., &amp; Knoblich, G. (2019). Relevant for us? We-prioritization in cognitive processing. </w:t>
      </w:r>
      <w:r w:rsidRPr="00DC0602">
        <w:rPr>
          <w:i/>
          <w:noProof/>
        </w:rPr>
        <w:t>Journal of Experimental Psychology: Human Perception and Performance, 45</w:t>
      </w:r>
      <w:r w:rsidRPr="00DC0602">
        <w:rPr>
          <w:noProof/>
        </w:rPr>
        <w:t xml:space="preserve">(12). </w:t>
      </w:r>
      <w:hyperlink r:id="rId41" w:history="1">
        <w:r w:rsidRPr="00DC0602">
          <w:rPr>
            <w:rStyle w:val="ac"/>
            <w:noProof/>
          </w:rPr>
          <w:t>https://doi.org/10.1037/xhp0000691</w:t>
        </w:r>
      </w:hyperlink>
      <w:r w:rsidRPr="00DC0602">
        <w:rPr>
          <w:noProof/>
        </w:rPr>
        <w:t xml:space="preserve"> </w:t>
      </w:r>
    </w:p>
    <w:p w14:paraId="6420BC19" w14:textId="77777777" w:rsidR="00DC0602" w:rsidRPr="00DC0602" w:rsidRDefault="00DC0602" w:rsidP="00DC0602">
      <w:pPr>
        <w:pStyle w:val="EndNoteBibliography"/>
        <w:rPr>
          <w:noProof/>
        </w:rPr>
      </w:pPr>
    </w:p>
    <w:p w14:paraId="4341F5DC" w14:textId="268D509B" w:rsidR="00DC0602" w:rsidRPr="00DC0602" w:rsidRDefault="00DC0602" w:rsidP="00DC0602">
      <w:pPr>
        <w:pStyle w:val="EndNoteBibliography"/>
        <w:ind w:left="720" w:hanging="720"/>
        <w:rPr>
          <w:noProof/>
        </w:rPr>
      </w:pPr>
      <w:r w:rsidRPr="00DC0602">
        <w:rPr>
          <w:noProof/>
        </w:rPr>
        <w:t xml:space="preserve">Constable, M. D., &amp; Knoblich, G. (2020). Sticking together? Re-binding previous other-associated stimuli interferes with self-verification but not partner-verification. </w:t>
      </w:r>
      <w:r w:rsidRPr="00DC0602">
        <w:rPr>
          <w:i/>
          <w:noProof/>
        </w:rPr>
        <w:t>Acta psychologica, 210</w:t>
      </w:r>
      <w:r w:rsidRPr="00DC0602">
        <w:rPr>
          <w:noProof/>
        </w:rPr>
        <w:t xml:space="preserve">, 103167. </w:t>
      </w:r>
      <w:hyperlink r:id="rId42" w:history="1">
        <w:r w:rsidRPr="00DC0602">
          <w:rPr>
            <w:rStyle w:val="ac"/>
            <w:noProof/>
          </w:rPr>
          <w:t>https://doi.org/10.1016/j.actpsy.2020.103167</w:t>
        </w:r>
      </w:hyperlink>
      <w:r w:rsidRPr="00DC0602">
        <w:rPr>
          <w:noProof/>
        </w:rPr>
        <w:t xml:space="preserve"> </w:t>
      </w:r>
    </w:p>
    <w:p w14:paraId="1608F749" w14:textId="77777777" w:rsidR="00DC0602" w:rsidRPr="00DC0602" w:rsidRDefault="00DC0602" w:rsidP="00DC0602">
      <w:pPr>
        <w:pStyle w:val="EndNoteBibliography"/>
        <w:rPr>
          <w:noProof/>
        </w:rPr>
      </w:pPr>
    </w:p>
    <w:p w14:paraId="35FBF671" w14:textId="107A73C6" w:rsidR="00DC0602" w:rsidRPr="00DC0602" w:rsidRDefault="00DC0602" w:rsidP="00DC0602">
      <w:pPr>
        <w:pStyle w:val="EndNoteBibliography"/>
        <w:ind w:left="720" w:hanging="720"/>
        <w:rPr>
          <w:noProof/>
        </w:rPr>
      </w:pPr>
      <w:r w:rsidRPr="00DC0602">
        <w:rPr>
          <w:noProof/>
        </w:rPr>
        <w:t xml:space="preserve">Constable, M. D., Rajsic, J., Welsh, T. N., &amp; Pratt, J. (2019). It is not in the details: Self-related shapes are rapidly classified but their features are not better remembered. </w:t>
      </w:r>
      <w:r w:rsidRPr="00DC0602">
        <w:rPr>
          <w:i/>
          <w:noProof/>
        </w:rPr>
        <w:t>Memory &amp; Cognition, 47</w:t>
      </w:r>
      <w:r w:rsidRPr="00DC0602">
        <w:rPr>
          <w:noProof/>
        </w:rPr>
        <w:t xml:space="preserve">, 1145-1157. </w:t>
      </w:r>
      <w:hyperlink r:id="rId43" w:history="1">
        <w:r w:rsidRPr="00DC0602">
          <w:rPr>
            <w:rStyle w:val="ac"/>
            <w:noProof/>
          </w:rPr>
          <w:t>https://doi.org/10.3758/s13421-019-00924-6</w:t>
        </w:r>
      </w:hyperlink>
      <w:r w:rsidRPr="00DC0602">
        <w:rPr>
          <w:noProof/>
        </w:rPr>
        <w:t xml:space="preserve"> </w:t>
      </w:r>
    </w:p>
    <w:p w14:paraId="4FEC83FA" w14:textId="77777777" w:rsidR="00DC0602" w:rsidRPr="00DC0602" w:rsidRDefault="00DC0602" w:rsidP="00DC0602">
      <w:pPr>
        <w:pStyle w:val="EndNoteBibliography"/>
        <w:rPr>
          <w:noProof/>
        </w:rPr>
      </w:pPr>
    </w:p>
    <w:p w14:paraId="4B1E0F25" w14:textId="1B702190" w:rsidR="00DC0602" w:rsidRPr="00DC0602" w:rsidRDefault="00DC0602" w:rsidP="00DC0602">
      <w:pPr>
        <w:pStyle w:val="EndNoteBibliography"/>
        <w:ind w:left="720" w:hanging="720"/>
        <w:rPr>
          <w:noProof/>
        </w:rPr>
      </w:pPr>
      <w:r w:rsidRPr="00DC0602">
        <w:rPr>
          <w:noProof/>
        </w:rPr>
        <w:t xml:space="preserve">Conway, M. A., &amp; Dewhurst, S. A. (1995). The self and recollective experience. </w:t>
      </w:r>
      <w:r w:rsidRPr="00DC0602">
        <w:rPr>
          <w:i/>
          <w:noProof/>
        </w:rPr>
        <w:t>Applied Cognitive Psychology, 9</w:t>
      </w:r>
      <w:r w:rsidRPr="00DC0602">
        <w:rPr>
          <w:noProof/>
        </w:rPr>
        <w:t xml:space="preserve">(1), 1-19. </w:t>
      </w:r>
      <w:hyperlink r:id="rId44" w:history="1">
        <w:r w:rsidRPr="00DC0602">
          <w:rPr>
            <w:rStyle w:val="ac"/>
            <w:noProof/>
          </w:rPr>
          <w:t>https://doi.org/10.1002/acp.2350090102</w:t>
        </w:r>
      </w:hyperlink>
      <w:r w:rsidRPr="00DC0602">
        <w:rPr>
          <w:noProof/>
        </w:rPr>
        <w:t xml:space="preserve"> </w:t>
      </w:r>
    </w:p>
    <w:p w14:paraId="0B063616" w14:textId="77777777" w:rsidR="00DC0602" w:rsidRPr="00DC0602" w:rsidRDefault="00DC0602" w:rsidP="00DC0602">
      <w:pPr>
        <w:pStyle w:val="EndNoteBibliography"/>
        <w:rPr>
          <w:noProof/>
        </w:rPr>
      </w:pPr>
    </w:p>
    <w:p w14:paraId="72725858" w14:textId="18DE1899" w:rsidR="00DC0602" w:rsidRPr="00DC0602" w:rsidRDefault="00DC0602" w:rsidP="00DC0602">
      <w:pPr>
        <w:pStyle w:val="EndNoteBibliography"/>
        <w:ind w:left="720" w:hanging="720"/>
        <w:rPr>
          <w:noProof/>
        </w:rPr>
      </w:pPr>
      <w:r w:rsidRPr="00DC0602">
        <w:rPr>
          <w:noProof/>
        </w:rPr>
        <w:t xml:space="preserve">Craik, F. I. M., &amp; Tulving, E. (1975). Depth of processing and the retention of words in episodic memory. </w:t>
      </w:r>
      <w:r w:rsidRPr="00DC0602">
        <w:rPr>
          <w:i/>
          <w:noProof/>
        </w:rPr>
        <w:t>Journal of Experimental Psychology: General, 104</w:t>
      </w:r>
      <w:r w:rsidRPr="00DC0602">
        <w:rPr>
          <w:noProof/>
        </w:rPr>
        <w:t xml:space="preserve">(3), 268-294. </w:t>
      </w:r>
      <w:hyperlink r:id="rId45" w:history="1">
        <w:r w:rsidRPr="00DC0602">
          <w:rPr>
            <w:rStyle w:val="ac"/>
            <w:noProof/>
          </w:rPr>
          <w:t>https://doi.org/10.1037/0096-3445.104.3.268</w:t>
        </w:r>
      </w:hyperlink>
      <w:r w:rsidRPr="00DC0602">
        <w:rPr>
          <w:noProof/>
        </w:rPr>
        <w:t xml:space="preserve"> </w:t>
      </w:r>
    </w:p>
    <w:p w14:paraId="460E4ACD" w14:textId="77777777" w:rsidR="00DC0602" w:rsidRPr="00DC0602" w:rsidRDefault="00DC0602" w:rsidP="00DC0602">
      <w:pPr>
        <w:pStyle w:val="EndNoteBibliography"/>
        <w:rPr>
          <w:noProof/>
        </w:rPr>
      </w:pPr>
    </w:p>
    <w:p w14:paraId="215F652E" w14:textId="06D48501" w:rsidR="00DC0602" w:rsidRPr="00DC0602" w:rsidRDefault="00DC0602" w:rsidP="00DC0602">
      <w:pPr>
        <w:pStyle w:val="EndNoteBibliography"/>
        <w:ind w:left="720" w:hanging="720"/>
        <w:rPr>
          <w:noProof/>
        </w:rPr>
      </w:pPr>
      <w:r w:rsidRPr="00DC0602">
        <w:rPr>
          <w:noProof/>
        </w:rPr>
        <w:t xml:space="preserve">Cunningham, S. J., &amp; Turk, D. J. (2017, Jun). Editorial: A review of self-processing biases in cognition. </w:t>
      </w:r>
      <w:r w:rsidRPr="00DC0602">
        <w:rPr>
          <w:i/>
          <w:noProof/>
        </w:rPr>
        <w:t>Quarterly journal of experimental psychology, 70</w:t>
      </w:r>
      <w:r w:rsidRPr="00DC0602">
        <w:rPr>
          <w:noProof/>
        </w:rPr>
        <w:t xml:space="preserve">(6), 987-995. </w:t>
      </w:r>
      <w:hyperlink r:id="rId46" w:history="1">
        <w:r w:rsidRPr="00DC0602">
          <w:rPr>
            <w:rStyle w:val="ac"/>
            <w:noProof/>
          </w:rPr>
          <w:t>https://doi.org/10.1080/17470218.2016.1276609</w:t>
        </w:r>
      </w:hyperlink>
      <w:r w:rsidRPr="00DC0602">
        <w:rPr>
          <w:noProof/>
        </w:rPr>
        <w:t xml:space="preserve"> </w:t>
      </w:r>
    </w:p>
    <w:p w14:paraId="57367CBA" w14:textId="77777777" w:rsidR="00DC0602" w:rsidRPr="00DC0602" w:rsidRDefault="00DC0602" w:rsidP="00DC0602">
      <w:pPr>
        <w:pStyle w:val="EndNoteBibliography"/>
        <w:rPr>
          <w:noProof/>
        </w:rPr>
      </w:pPr>
    </w:p>
    <w:p w14:paraId="1C55675C" w14:textId="2E4C2849" w:rsidR="00DC0602" w:rsidRPr="00DC0602" w:rsidRDefault="00DC0602" w:rsidP="00DC0602">
      <w:pPr>
        <w:pStyle w:val="EndNoteBibliography"/>
        <w:ind w:left="720" w:hanging="720"/>
        <w:rPr>
          <w:noProof/>
        </w:rPr>
      </w:pPr>
      <w:r w:rsidRPr="00DC0602">
        <w:rPr>
          <w:noProof/>
        </w:rPr>
        <w:t xml:space="preserve">Cunningham, S. J., Turk, D. J., Macdonald, L. M., &amp; Macrae, C. N. (2008). Yours or mine? Ownership and memory. </w:t>
      </w:r>
      <w:r w:rsidRPr="00DC0602">
        <w:rPr>
          <w:i/>
          <w:noProof/>
        </w:rPr>
        <w:t>Consciousness and cognition, 17</w:t>
      </w:r>
      <w:r w:rsidRPr="00DC0602">
        <w:rPr>
          <w:noProof/>
        </w:rPr>
        <w:t xml:space="preserve">(1), 312-318. </w:t>
      </w:r>
      <w:hyperlink r:id="rId47" w:history="1">
        <w:r w:rsidRPr="00DC0602">
          <w:rPr>
            <w:rStyle w:val="ac"/>
            <w:noProof/>
          </w:rPr>
          <w:t>https://doi.org/10.1016/j.concog.2007.04.003</w:t>
        </w:r>
      </w:hyperlink>
      <w:r w:rsidRPr="00DC0602">
        <w:rPr>
          <w:noProof/>
        </w:rPr>
        <w:t xml:space="preserve"> </w:t>
      </w:r>
    </w:p>
    <w:p w14:paraId="09743B87" w14:textId="77777777" w:rsidR="00DC0602" w:rsidRPr="00DC0602" w:rsidRDefault="00DC0602" w:rsidP="00DC0602">
      <w:pPr>
        <w:pStyle w:val="EndNoteBibliography"/>
        <w:rPr>
          <w:noProof/>
        </w:rPr>
      </w:pPr>
    </w:p>
    <w:p w14:paraId="1CF149D3" w14:textId="021FE971" w:rsidR="00DC0602" w:rsidRPr="00DC0602" w:rsidRDefault="00DC0602" w:rsidP="00DC0602">
      <w:pPr>
        <w:pStyle w:val="EndNoteBibliography"/>
        <w:ind w:left="720" w:hanging="720"/>
        <w:rPr>
          <w:noProof/>
        </w:rPr>
      </w:pPr>
      <w:r w:rsidRPr="00DC0602">
        <w:rPr>
          <w:noProof/>
        </w:rPr>
        <w:t xml:space="preserve">Desebrock, C., Sui, J., &amp; Spence, C. (2018). Self-reference in action: Arm-movement responses are enhanced in perceptual matching. </w:t>
      </w:r>
      <w:r w:rsidRPr="00DC0602">
        <w:rPr>
          <w:i/>
          <w:noProof/>
        </w:rPr>
        <w:t>Acta Psychologica, 190</w:t>
      </w:r>
      <w:r w:rsidRPr="00DC0602">
        <w:rPr>
          <w:noProof/>
        </w:rPr>
        <w:t xml:space="preserve">, 258-266. </w:t>
      </w:r>
      <w:hyperlink r:id="rId48" w:history="1">
        <w:r w:rsidRPr="00DC0602">
          <w:rPr>
            <w:rStyle w:val="ac"/>
            <w:noProof/>
          </w:rPr>
          <w:t>https://doi.org/10.1016/j.actpsy.2018.08.009</w:t>
        </w:r>
      </w:hyperlink>
      <w:r w:rsidRPr="00DC0602">
        <w:rPr>
          <w:noProof/>
        </w:rPr>
        <w:t xml:space="preserve"> </w:t>
      </w:r>
    </w:p>
    <w:p w14:paraId="62417810" w14:textId="77777777" w:rsidR="00DC0602" w:rsidRPr="00DC0602" w:rsidRDefault="00DC0602" w:rsidP="00DC0602">
      <w:pPr>
        <w:pStyle w:val="EndNoteBibliography"/>
        <w:rPr>
          <w:noProof/>
        </w:rPr>
      </w:pPr>
    </w:p>
    <w:p w14:paraId="6C7C8959" w14:textId="15D8BB40" w:rsidR="00DC0602" w:rsidRPr="00DC0602" w:rsidRDefault="00DC0602" w:rsidP="00DC0602">
      <w:pPr>
        <w:pStyle w:val="EndNoteBibliography"/>
        <w:ind w:left="720" w:hanging="720"/>
        <w:rPr>
          <w:noProof/>
        </w:rPr>
      </w:pPr>
      <w:r w:rsidRPr="00DC0602">
        <w:rPr>
          <w:noProof/>
        </w:rPr>
        <w:t xml:space="preserve">Enock, F., Sui, J., Hewstone, M., &amp; Humphreys, G. W. (2018). Self and team prioritisation effects in perceptual matching: Evidence for a shared representation. </w:t>
      </w:r>
      <w:r w:rsidRPr="00DC0602">
        <w:rPr>
          <w:i/>
          <w:noProof/>
        </w:rPr>
        <w:t>Acta psychologica, 182</w:t>
      </w:r>
      <w:r w:rsidRPr="00DC0602">
        <w:rPr>
          <w:noProof/>
        </w:rPr>
        <w:t xml:space="preserve">, 107-118. </w:t>
      </w:r>
      <w:hyperlink r:id="rId49" w:history="1">
        <w:r w:rsidRPr="00DC0602">
          <w:rPr>
            <w:rStyle w:val="ac"/>
            <w:noProof/>
          </w:rPr>
          <w:t>https://doi.org/10.1016/j.actpsy.2017.11.011</w:t>
        </w:r>
      </w:hyperlink>
      <w:r w:rsidRPr="00DC0602">
        <w:rPr>
          <w:noProof/>
        </w:rPr>
        <w:t xml:space="preserve"> </w:t>
      </w:r>
    </w:p>
    <w:p w14:paraId="2E1BF9DE" w14:textId="77777777" w:rsidR="00DC0602" w:rsidRPr="00DC0602" w:rsidRDefault="00DC0602" w:rsidP="00DC0602">
      <w:pPr>
        <w:pStyle w:val="EndNoteBibliography"/>
        <w:rPr>
          <w:noProof/>
        </w:rPr>
      </w:pPr>
    </w:p>
    <w:p w14:paraId="741E3D83" w14:textId="76C1C86C" w:rsidR="00DC0602" w:rsidRPr="00DC0602" w:rsidRDefault="00DC0602" w:rsidP="00DC0602">
      <w:pPr>
        <w:pStyle w:val="EndNoteBibliography"/>
        <w:ind w:left="720" w:hanging="720"/>
        <w:rPr>
          <w:noProof/>
        </w:rPr>
      </w:pPr>
      <w:r w:rsidRPr="00DC0602">
        <w:rPr>
          <w:noProof/>
        </w:rPr>
        <w:t xml:space="preserve">Enock, F. E., Hewstone, M. R., Lockwood, P. L., &amp; Sui, J. (2020). Overlap in processing advantages for minimal ingroups and the self. </w:t>
      </w:r>
      <w:r w:rsidRPr="00DC0602">
        <w:rPr>
          <w:i/>
          <w:noProof/>
        </w:rPr>
        <w:t>Scientific Reports, 10</w:t>
      </w:r>
      <w:r w:rsidRPr="00DC0602">
        <w:rPr>
          <w:noProof/>
        </w:rPr>
        <w:t xml:space="preserve">(1), 18933. </w:t>
      </w:r>
      <w:hyperlink r:id="rId50" w:history="1">
        <w:r w:rsidRPr="00DC0602">
          <w:rPr>
            <w:rStyle w:val="ac"/>
            <w:noProof/>
          </w:rPr>
          <w:t>https://doi.org/10.1038/s41598-020-76001-9</w:t>
        </w:r>
      </w:hyperlink>
      <w:r w:rsidRPr="00DC0602">
        <w:rPr>
          <w:noProof/>
        </w:rPr>
        <w:t xml:space="preserve"> </w:t>
      </w:r>
    </w:p>
    <w:p w14:paraId="4E0372E4" w14:textId="77777777" w:rsidR="00DC0602" w:rsidRPr="00DC0602" w:rsidRDefault="00DC0602" w:rsidP="00DC0602">
      <w:pPr>
        <w:pStyle w:val="EndNoteBibliography"/>
        <w:rPr>
          <w:noProof/>
        </w:rPr>
      </w:pPr>
    </w:p>
    <w:p w14:paraId="59C9AA5B" w14:textId="05FB4D12" w:rsidR="00DC0602" w:rsidRPr="00DC0602" w:rsidRDefault="00DC0602" w:rsidP="00DC0602">
      <w:pPr>
        <w:pStyle w:val="EndNoteBibliography"/>
        <w:ind w:left="720" w:hanging="720"/>
        <w:rPr>
          <w:noProof/>
        </w:rPr>
      </w:pPr>
      <w:r w:rsidRPr="00DC0602">
        <w:rPr>
          <w:noProof/>
        </w:rPr>
        <w:t xml:space="preserve">Feng, C., Yan, X., Huang, W., Han, S., &amp; Ma, Y. (2018). Neural representations of the multidimensional self in the cortical midline structures. </w:t>
      </w:r>
      <w:r w:rsidRPr="00DC0602">
        <w:rPr>
          <w:i/>
          <w:noProof/>
        </w:rPr>
        <w:t>NeuroImage, 183</w:t>
      </w:r>
      <w:r w:rsidRPr="00DC0602">
        <w:rPr>
          <w:noProof/>
        </w:rPr>
        <w:t xml:space="preserve">, 291-299. </w:t>
      </w:r>
      <w:hyperlink r:id="rId51" w:history="1">
        <w:r w:rsidRPr="00DC0602">
          <w:rPr>
            <w:rStyle w:val="ac"/>
            <w:noProof/>
          </w:rPr>
          <w:t>https://doi.org/10.1016/j.neuroimage.2018.08.018</w:t>
        </w:r>
      </w:hyperlink>
      <w:r w:rsidRPr="00DC0602">
        <w:rPr>
          <w:noProof/>
        </w:rPr>
        <w:t xml:space="preserve"> </w:t>
      </w:r>
    </w:p>
    <w:p w14:paraId="1BC0DBB3" w14:textId="77777777" w:rsidR="00DC0602" w:rsidRPr="00DC0602" w:rsidRDefault="00DC0602" w:rsidP="00DC0602">
      <w:pPr>
        <w:pStyle w:val="EndNoteBibliography"/>
        <w:rPr>
          <w:noProof/>
        </w:rPr>
      </w:pPr>
    </w:p>
    <w:p w14:paraId="365E3B31" w14:textId="7089213E" w:rsidR="00DC0602" w:rsidRPr="00DC0602" w:rsidRDefault="00DC0602" w:rsidP="00DC0602">
      <w:pPr>
        <w:pStyle w:val="EndNoteBibliography"/>
        <w:ind w:left="720" w:hanging="720"/>
        <w:rPr>
          <w:noProof/>
        </w:rPr>
      </w:pPr>
      <w:r w:rsidRPr="00DC0602">
        <w:rPr>
          <w:noProof/>
        </w:rPr>
        <w:t xml:space="preserve">Feng, C., Zhou, X., Zhu, X., Zhu, R., Han, S., &amp; Luo, Y.-J. (2020). Effect of intranasal oxytocin administration on self-other distinction: Modulations by psychological distance and gender. </w:t>
      </w:r>
      <w:r w:rsidRPr="00DC0602">
        <w:rPr>
          <w:i/>
          <w:noProof/>
        </w:rPr>
        <w:t>Psychoneuroendocrinology, 120</w:t>
      </w:r>
      <w:r w:rsidRPr="00DC0602">
        <w:rPr>
          <w:noProof/>
        </w:rPr>
        <w:t xml:space="preserve">, 104804. </w:t>
      </w:r>
      <w:hyperlink r:id="rId52" w:history="1">
        <w:r w:rsidRPr="00DC0602">
          <w:rPr>
            <w:rStyle w:val="ac"/>
            <w:noProof/>
          </w:rPr>
          <w:t>https://doi.org/10.1016/j.psyneuen.2020.104804</w:t>
        </w:r>
      </w:hyperlink>
      <w:r w:rsidRPr="00DC0602">
        <w:rPr>
          <w:noProof/>
        </w:rPr>
        <w:t xml:space="preserve"> </w:t>
      </w:r>
    </w:p>
    <w:p w14:paraId="34A623C6" w14:textId="77777777" w:rsidR="00DC0602" w:rsidRPr="00DC0602" w:rsidRDefault="00DC0602" w:rsidP="00DC0602">
      <w:pPr>
        <w:pStyle w:val="EndNoteBibliography"/>
        <w:rPr>
          <w:noProof/>
        </w:rPr>
      </w:pPr>
    </w:p>
    <w:p w14:paraId="4893E581" w14:textId="77777777" w:rsidR="00DC0602" w:rsidRPr="00DC0602" w:rsidRDefault="00DC0602" w:rsidP="00DC0602">
      <w:pPr>
        <w:pStyle w:val="EndNoteBibliography"/>
        <w:ind w:left="720" w:hanging="720"/>
        <w:rPr>
          <w:noProof/>
        </w:rPr>
      </w:pPr>
      <w:r w:rsidRPr="00DC0602">
        <w:rPr>
          <w:noProof/>
        </w:rPr>
        <w:t xml:space="preserve">Fischer, J., &amp; Whitney, D. (2014). Serial dependence in visual perception. </w:t>
      </w:r>
      <w:r w:rsidRPr="00DC0602">
        <w:rPr>
          <w:i/>
          <w:noProof/>
        </w:rPr>
        <w:t>Nature neuroscience, 17</w:t>
      </w:r>
      <w:r w:rsidRPr="00DC0602">
        <w:rPr>
          <w:noProof/>
        </w:rPr>
        <w:t xml:space="preserve">(5), 738-743. </w:t>
      </w:r>
    </w:p>
    <w:p w14:paraId="4623D3CF" w14:textId="77777777" w:rsidR="00DC0602" w:rsidRPr="00DC0602" w:rsidRDefault="00DC0602" w:rsidP="00DC0602">
      <w:pPr>
        <w:pStyle w:val="EndNoteBibliography"/>
        <w:rPr>
          <w:noProof/>
        </w:rPr>
      </w:pPr>
    </w:p>
    <w:p w14:paraId="700E3325" w14:textId="6164CCC5" w:rsidR="00DC0602" w:rsidRPr="00DC0602" w:rsidRDefault="00DC0602" w:rsidP="00DC0602">
      <w:pPr>
        <w:pStyle w:val="EndNoteBibliography"/>
        <w:ind w:left="720" w:hanging="720"/>
        <w:rPr>
          <w:noProof/>
        </w:rPr>
      </w:pPr>
      <w:r w:rsidRPr="00DC0602">
        <w:rPr>
          <w:noProof/>
        </w:rPr>
        <w:t xml:space="preserve">Fisher, R. A. (1992). Statistical methods for research workers. </w:t>
      </w:r>
      <w:r w:rsidRPr="00DC0602">
        <w:rPr>
          <w:i/>
          <w:noProof/>
        </w:rPr>
        <w:t>Springer New York</w:t>
      </w:r>
      <w:r w:rsidRPr="00DC0602">
        <w:rPr>
          <w:noProof/>
        </w:rPr>
        <w:t xml:space="preserve">. </w:t>
      </w:r>
      <w:hyperlink r:id="rId53" w:history="1">
        <w:r w:rsidRPr="00DC0602">
          <w:rPr>
            <w:rStyle w:val="ac"/>
            <w:noProof/>
          </w:rPr>
          <w:t>https://doi.org/10.1007/978-1-4612-4380-9_6</w:t>
        </w:r>
      </w:hyperlink>
      <w:r w:rsidRPr="00DC0602">
        <w:rPr>
          <w:noProof/>
        </w:rPr>
        <w:t xml:space="preserve"> </w:t>
      </w:r>
    </w:p>
    <w:p w14:paraId="34B01CEE" w14:textId="77777777" w:rsidR="00DC0602" w:rsidRPr="00DC0602" w:rsidRDefault="00DC0602" w:rsidP="00DC0602">
      <w:pPr>
        <w:pStyle w:val="EndNoteBibliography"/>
        <w:rPr>
          <w:noProof/>
        </w:rPr>
      </w:pPr>
    </w:p>
    <w:p w14:paraId="42C487D6" w14:textId="77777777" w:rsidR="00DC0602" w:rsidRPr="00DC0602" w:rsidRDefault="00DC0602" w:rsidP="00DC0602">
      <w:pPr>
        <w:pStyle w:val="EndNoteBibliography"/>
        <w:ind w:left="720" w:hanging="720"/>
        <w:rPr>
          <w:noProof/>
        </w:rPr>
      </w:pPr>
      <w:r w:rsidRPr="00DC0602">
        <w:rPr>
          <w:noProof/>
        </w:rPr>
        <w:t xml:space="preserve">Friehs, M. A., Dechant, M., Vedress, S., Frings, C., &amp; Mandryk, R. L. (2020). Effective gamification of the stop-signal task: two controlled laboratory experiments. </w:t>
      </w:r>
      <w:r w:rsidRPr="00DC0602">
        <w:rPr>
          <w:i/>
          <w:noProof/>
        </w:rPr>
        <w:t>JMIR Serious Games, 8</w:t>
      </w:r>
      <w:r w:rsidRPr="00DC0602">
        <w:rPr>
          <w:noProof/>
        </w:rPr>
        <w:t xml:space="preserve">(3), e17810. </w:t>
      </w:r>
    </w:p>
    <w:p w14:paraId="6038DBDB" w14:textId="77777777" w:rsidR="00DC0602" w:rsidRPr="00DC0602" w:rsidRDefault="00DC0602" w:rsidP="00DC0602">
      <w:pPr>
        <w:pStyle w:val="EndNoteBibliography"/>
        <w:rPr>
          <w:noProof/>
        </w:rPr>
      </w:pPr>
    </w:p>
    <w:p w14:paraId="7AB8C0AA" w14:textId="7A3156D8" w:rsidR="00DC0602" w:rsidRPr="00DC0602" w:rsidRDefault="00DC0602" w:rsidP="00DC0602">
      <w:pPr>
        <w:pStyle w:val="EndNoteBibliography"/>
        <w:ind w:left="720" w:hanging="720"/>
        <w:rPr>
          <w:noProof/>
        </w:rPr>
      </w:pPr>
      <w:r w:rsidRPr="00DC0602">
        <w:rPr>
          <w:noProof/>
        </w:rPr>
        <w:t>Gillespie</w:t>
      </w:r>
      <w:r w:rsidRPr="00DC0602">
        <w:rPr>
          <w:rFonts w:hint="eastAsia"/>
          <w:noProof/>
        </w:rPr>
        <w:t>‐</w:t>
      </w:r>
      <w:r w:rsidRPr="00DC0602">
        <w:rPr>
          <w:noProof/>
        </w:rPr>
        <w:t>Smith, K., Ballantyne, C., Branigan, H. P., Turk, D. J., &amp; Cunningham, S. J. (2018). The I in autism: Severity and social functioning in autism are related to self</w:t>
      </w:r>
      <w:r w:rsidRPr="00DC0602">
        <w:rPr>
          <w:rFonts w:hint="eastAsia"/>
          <w:noProof/>
        </w:rPr>
        <w:t>‐</w:t>
      </w:r>
      <w:r w:rsidRPr="00DC0602">
        <w:rPr>
          <w:noProof/>
        </w:rPr>
        <w:t xml:space="preserve">processing. </w:t>
      </w:r>
      <w:r w:rsidRPr="00DC0602">
        <w:rPr>
          <w:i/>
          <w:noProof/>
        </w:rPr>
        <w:t>British journal of developmental psychology, 36</w:t>
      </w:r>
      <w:r w:rsidRPr="00DC0602">
        <w:rPr>
          <w:noProof/>
        </w:rPr>
        <w:t xml:space="preserve">(1), 127-141. </w:t>
      </w:r>
      <w:hyperlink r:id="rId54" w:history="1">
        <w:r w:rsidRPr="00DC0602">
          <w:rPr>
            <w:rStyle w:val="ac"/>
            <w:noProof/>
          </w:rPr>
          <w:t>https://doi.org/10.1111/bjdp.12219</w:t>
        </w:r>
      </w:hyperlink>
      <w:r w:rsidRPr="00DC0602">
        <w:rPr>
          <w:noProof/>
        </w:rPr>
        <w:t xml:space="preserve"> </w:t>
      </w:r>
    </w:p>
    <w:p w14:paraId="2C8676EC" w14:textId="77777777" w:rsidR="00DC0602" w:rsidRPr="00DC0602" w:rsidRDefault="00DC0602" w:rsidP="00DC0602">
      <w:pPr>
        <w:pStyle w:val="EndNoteBibliography"/>
        <w:rPr>
          <w:noProof/>
        </w:rPr>
      </w:pPr>
    </w:p>
    <w:p w14:paraId="405538A7" w14:textId="528F20BF" w:rsidR="00DC0602" w:rsidRPr="00DC0602" w:rsidRDefault="00DC0602" w:rsidP="00DC0602">
      <w:pPr>
        <w:pStyle w:val="EndNoteBibliography"/>
        <w:ind w:left="720" w:hanging="720"/>
        <w:rPr>
          <w:noProof/>
        </w:rPr>
      </w:pPr>
      <w:r w:rsidRPr="00DC0602">
        <w:rPr>
          <w:noProof/>
        </w:rPr>
        <w:t xml:space="preserve">Golubickis, M., Falbén, J. K., Ho, N. S., Sui, J., Cunningham, W. A., &amp; Macrae, C. N. (2020). Parts of me: Identity-relevance moderates self-prioritization. </w:t>
      </w:r>
      <w:r w:rsidRPr="00DC0602">
        <w:rPr>
          <w:i/>
          <w:noProof/>
        </w:rPr>
        <w:t>Consciousness and cognition, 77</w:t>
      </w:r>
      <w:r w:rsidRPr="00DC0602">
        <w:rPr>
          <w:noProof/>
        </w:rPr>
        <w:t xml:space="preserve">, 102848. </w:t>
      </w:r>
      <w:hyperlink r:id="rId55" w:history="1">
        <w:r w:rsidRPr="00DC0602">
          <w:rPr>
            <w:rStyle w:val="ac"/>
            <w:noProof/>
          </w:rPr>
          <w:t>https://doi.org/10.1016/j.concog.2019.102848</w:t>
        </w:r>
      </w:hyperlink>
      <w:r w:rsidRPr="00DC0602">
        <w:rPr>
          <w:noProof/>
        </w:rPr>
        <w:t xml:space="preserve"> </w:t>
      </w:r>
    </w:p>
    <w:p w14:paraId="4B7DAF3E" w14:textId="77777777" w:rsidR="00DC0602" w:rsidRPr="00DC0602" w:rsidRDefault="00DC0602" w:rsidP="00DC0602">
      <w:pPr>
        <w:pStyle w:val="EndNoteBibliography"/>
        <w:rPr>
          <w:noProof/>
        </w:rPr>
      </w:pPr>
    </w:p>
    <w:p w14:paraId="2A967150" w14:textId="5C66F658" w:rsidR="00DC0602" w:rsidRPr="00DC0602" w:rsidRDefault="00DC0602" w:rsidP="00DC0602">
      <w:pPr>
        <w:pStyle w:val="EndNoteBibliography"/>
        <w:ind w:left="720" w:hanging="720"/>
        <w:rPr>
          <w:noProof/>
        </w:rPr>
      </w:pPr>
      <w:r w:rsidRPr="00DC0602">
        <w:rPr>
          <w:noProof/>
        </w:rPr>
        <w:lastRenderedPageBreak/>
        <w:t xml:space="preserve">Golubickis, M., Falben, J. K., Sahraie, A., Visokomogilski, A., Cunningham, W. A., Sui, J., &amp; Macrae, C. N. (2017). Self-prioritization and perceptual matching: The effects of temporal construal. </w:t>
      </w:r>
      <w:r w:rsidRPr="00DC0602">
        <w:rPr>
          <w:i/>
          <w:noProof/>
        </w:rPr>
        <w:t>Mem Cognit, 45</w:t>
      </w:r>
      <w:r w:rsidRPr="00DC0602">
        <w:rPr>
          <w:noProof/>
        </w:rPr>
        <w:t xml:space="preserve">(7), 1223-1239. </w:t>
      </w:r>
      <w:hyperlink r:id="rId56" w:history="1">
        <w:r w:rsidRPr="00DC0602">
          <w:rPr>
            <w:rStyle w:val="ac"/>
            <w:noProof/>
          </w:rPr>
          <w:t>https://doi.org/10.3758/s13421-017-0722-3</w:t>
        </w:r>
      </w:hyperlink>
      <w:r w:rsidRPr="00DC0602">
        <w:rPr>
          <w:noProof/>
        </w:rPr>
        <w:t xml:space="preserve"> </w:t>
      </w:r>
    </w:p>
    <w:p w14:paraId="71432095" w14:textId="77777777" w:rsidR="00DC0602" w:rsidRPr="00DC0602" w:rsidRDefault="00DC0602" w:rsidP="00DC0602">
      <w:pPr>
        <w:pStyle w:val="EndNoteBibliography"/>
        <w:rPr>
          <w:noProof/>
        </w:rPr>
      </w:pPr>
    </w:p>
    <w:p w14:paraId="386C361F" w14:textId="4F064033" w:rsidR="00DC0602" w:rsidRPr="00DC0602" w:rsidRDefault="00DC0602" w:rsidP="00DC0602">
      <w:pPr>
        <w:pStyle w:val="EndNoteBibliography"/>
        <w:ind w:left="720" w:hanging="720"/>
        <w:rPr>
          <w:noProof/>
        </w:rPr>
      </w:pPr>
      <w:r w:rsidRPr="00DC0602">
        <w:rPr>
          <w:noProof/>
        </w:rPr>
        <w:t xml:space="preserve">Golubickis, M., &amp; Macrae, C. N. (2021). Judging me and you: Task design modulates self-prioritization. </w:t>
      </w:r>
      <w:r w:rsidRPr="00DC0602">
        <w:rPr>
          <w:i/>
          <w:noProof/>
        </w:rPr>
        <w:t>Acta psychologica, 218</w:t>
      </w:r>
      <w:r w:rsidRPr="00DC0602">
        <w:rPr>
          <w:noProof/>
        </w:rPr>
        <w:t xml:space="preserve">, 103350. </w:t>
      </w:r>
      <w:hyperlink r:id="rId57" w:history="1">
        <w:r w:rsidRPr="00DC0602">
          <w:rPr>
            <w:rStyle w:val="ac"/>
            <w:noProof/>
          </w:rPr>
          <w:t>https://doi.org/10.1016/j.actpsy.2021.103350</w:t>
        </w:r>
      </w:hyperlink>
      <w:r w:rsidRPr="00DC0602">
        <w:rPr>
          <w:noProof/>
        </w:rPr>
        <w:t xml:space="preserve"> </w:t>
      </w:r>
    </w:p>
    <w:p w14:paraId="01CA1AC3" w14:textId="77777777" w:rsidR="00DC0602" w:rsidRPr="00DC0602" w:rsidRDefault="00DC0602" w:rsidP="00DC0602">
      <w:pPr>
        <w:pStyle w:val="EndNoteBibliography"/>
        <w:rPr>
          <w:noProof/>
        </w:rPr>
      </w:pPr>
    </w:p>
    <w:p w14:paraId="36694FEA" w14:textId="77777777" w:rsidR="00DC0602" w:rsidRPr="00DC0602" w:rsidRDefault="00DC0602" w:rsidP="00DC0602">
      <w:pPr>
        <w:pStyle w:val="EndNoteBibliography"/>
        <w:ind w:left="720" w:hanging="720"/>
        <w:rPr>
          <w:noProof/>
        </w:rPr>
      </w:pPr>
      <w:r w:rsidRPr="00DC0602">
        <w:rPr>
          <w:noProof/>
        </w:rPr>
        <w:t xml:space="preserve">Green, S. B., Yang, Y., Alt, M., Brinkley, S., Gray, S., Hogan, T., &amp; Cowan, N. (2016). Use of internal consistency coefficients for estimating reliability of experimental task scores. </w:t>
      </w:r>
      <w:r w:rsidRPr="00DC0602">
        <w:rPr>
          <w:i/>
          <w:noProof/>
        </w:rPr>
        <w:t>Psychonomic Bulletin &amp; Review, 23</w:t>
      </w:r>
      <w:r w:rsidRPr="00DC0602">
        <w:rPr>
          <w:noProof/>
        </w:rPr>
        <w:t xml:space="preserve">, 750-763. </w:t>
      </w:r>
    </w:p>
    <w:p w14:paraId="01985C67" w14:textId="77777777" w:rsidR="00DC0602" w:rsidRPr="00DC0602" w:rsidRDefault="00DC0602" w:rsidP="00DC0602">
      <w:pPr>
        <w:pStyle w:val="EndNoteBibliography"/>
        <w:rPr>
          <w:noProof/>
        </w:rPr>
      </w:pPr>
    </w:p>
    <w:p w14:paraId="045B6935" w14:textId="77777777" w:rsidR="00DC0602" w:rsidRPr="00DC0602" w:rsidRDefault="00DC0602" w:rsidP="00DC0602">
      <w:pPr>
        <w:pStyle w:val="EndNoteBibliography"/>
        <w:ind w:left="720" w:hanging="720"/>
        <w:rPr>
          <w:noProof/>
        </w:rPr>
      </w:pPr>
      <w:r w:rsidRPr="00DC0602">
        <w:rPr>
          <w:noProof/>
        </w:rPr>
        <w:t xml:space="preserve">Groulx, J. T., Harding, B., &amp; Cousineau, D. (2020). The EZ Diffusion Model: An overview with derivation, software, and an application to the Same-Different task. </w:t>
      </w:r>
      <w:r w:rsidRPr="00DC0602">
        <w:rPr>
          <w:i/>
          <w:noProof/>
        </w:rPr>
        <w:t>The Quantitative Methods for Psychology, 16</w:t>
      </w:r>
      <w:r w:rsidRPr="00DC0602">
        <w:rPr>
          <w:noProof/>
        </w:rPr>
        <w:t xml:space="preserve">(2), 154-174. </w:t>
      </w:r>
    </w:p>
    <w:p w14:paraId="42842E82" w14:textId="77777777" w:rsidR="00DC0602" w:rsidRPr="00DC0602" w:rsidRDefault="00DC0602" w:rsidP="00DC0602">
      <w:pPr>
        <w:pStyle w:val="EndNoteBibliography"/>
        <w:rPr>
          <w:noProof/>
        </w:rPr>
      </w:pPr>
    </w:p>
    <w:p w14:paraId="618DF096" w14:textId="77777777" w:rsidR="00DC0602" w:rsidRPr="00DC0602" w:rsidRDefault="00DC0602" w:rsidP="00DC0602">
      <w:pPr>
        <w:pStyle w:val="EndNoteBibliography"/>
        <w:ind w:left="720" w:hanging="720"/>
        <w:rPr>
          <w:noProof/>
        </w:rPr>
      </w:pPr>
      <w:r w:rsidRPr="00DC0602">
        <w:rPr>
          <w:noProof/>
        </w:rPr>
        <w:t xml:space="preserve">Hedge, C., Powell, G., &amp; Sumner, P. (2018). The reliability paradox: Why robust cognitive tasks do not produce reliable individual differences. </w:t>
      </w:r>
      <w:r w:rsidRPr="00DC0602">
        <w:rPr>
          <w:i/>
          <w:noProof/>
        </w:rPr>
        <w:t>Behavior Research Methods, 50</w:t>
      </w:r>
      <w:r w:rsidRPr="00DC0602">
        <w:rPr>
          <w:noProof/>
        </w:rPr>
        <w:t xml:space="preserve">, 1166-1186. </w:t>
      </w:r>
    </w:p>
    <w:p w14:paraId="28927C58" w14:textId="77777777" w:rsidR="00DC0602" w:rsidRPr="00DC0602" w:rsidRDefault="00DC0602" w:rsidP="00DC0602">
      <w:pPr>
        <w:pStyle w:val="EndNoteBibliography"/>
        <w:rPr>
          <w:noProof/>
        </w:rPr>
      </w:pPr>
    </w:p>
    <w:p w14:paraId="1709ECCF" w14:textId="48EE717B" w:rsidR="00DC0602" w:rsidRPr="00DC0602" w:rsidRDefault="00DC0602" w:rsidP="00DC0602">
      <w:pPr>
        <w:pStyle w:val="EndNoteBibliography"/>
        <w:ind w:left="720" w:hanging="720"/>
        <w:rPr>
          <w:noProof/>
        </w:rPr>
      </w:pPr>
      <w:r w:rsidRPr="00DC0602">
        <w:rPr>
          <w:noProof/>
        </w:rPr>
        <w:t xml:space="preserve">Hu, C.-P., Lan, Y., Macrae, C. N., &amp; Sui, J. (2020). Good Me Bad Me: Prioritization of the Good-Self During Perceptual Decision-Making. </w:t>
      </w:r>
      <w:r w:rsidRPr="00DC0602">
        <w:rPr>
          <w:i/>
          <w:noProof/>
        </w:rPr>
        <w:t>Collabra. Psychology, 6</w:t>
      </w:r>
      <w:r w:rsidRPr="00DC0602">
        <w:rPr>
          <w:noProof/>
        </w:rPr>
        <w:t xml:space="preserve">(1), 20. </w:t>
      </w:r>
      <w:hyperlink r:id="rId58" w:history="1">
        <w:r w:rsidRPr="00DC0602">
          <w:rPr>
            <w:rStyle w:val="ac"/>
            <w:noProof/>
          </w:rPr>
          <w:t>https://doi.org/10.1525/collabra.301</w:t>
        </w:r>
      </w:hyperlink>
      <w:r w:rsidRPr="00DC0602">
        <w:rPr>
          <w:noProof/>
        </w:rPr>
        <w:t xml:space="preserve"> </w:t>
      </w:r>
    </w:p>
    <w:p w14:paraId="748D0BF5" w14:textId="77777777" w:rsidR="00DC0602" w:rsidRPr="00DC0602" w:rsidRDefault="00DC0602" w:rsidP="00DC0602">
      <w:pPr>
        <w:pStyle w:val="EndNoteBibliography"/>
        <w:rPr>
          <w:noProof/>
        </w:rPr>
      </w:pPr>
    </w:p>
    <w:p w14:paraId="1A5F0AC3" w14:textId="029C05B9" w:rsidR="00DC0602" w:rsidRPr="00DC0602" w:rsidRDefault="00DC0602" w:rsidP="00DC0602">
      <w:pPr>
        <w:pStyle w:val="EndNoteBibliography"/>
        <w:ind w:left="720" w:hanging="720"/>
        <w:rPr>
          <w:noProof/>
        </w:rPr>
      </w:pPr>
      <w:r w:rsidRPr="00DC0602">
        <w:rPr>
          <w:noProof/>
        </w:rPr>
        <w:t xml:space="preserve">Hu, C.-P., Peng, K., &amp; Sui, J. (2023, 2023-05-06). Data for Training Effect of Self Prioritization[DS/OL]. V1. </w:t>
      </w:r>
      <w:r w:rsidRPr="00DC0602">
        <w:rPr>
          <w:i/>
          <w:noProof/>
        </w:rPr>
        <w:t>Science Data Bank</w:t>
      </w:r>
      <w:r w:rsidRPr="00DC0602">
        <w:rPr>
          <w:noProof/>
        </w:rPr>
        <w:t xml:space="preserve">. </w:t>
      </w:r>
      <w:hyperlink r:id="rId59" w:history="1">
        <w:r w:rsidRPr="00DC0602">
          <w:rPr>
            <w:rStyle w:val="ac"/>
            <w:noProof/>
          </w:rPr>
          <w:t>https://doi.org/10.57760/sciencedb.08117</w:t>
        </w:r>
      </w:hyperlink>
      <w:r w:rsidRPr="00DC0602">
        <w:rPr>
          <w:noProof/>
        </w:rPr>
        <w:t xml:space="preserve">. </w:t>
      </w:r>
    </w:p>
    <w:p w14:paraId="0BAC5971" w14:textId="77777777" w:rsidR="00DC0602" w:rsidRPr="00DC0602" w:rsidRDefault="00DC0602" w:rsidP="00DC0602">
      <w:pPr>
        <w:pStyle w:val="EndNoteBibliography"/>
        <w:rPr>
          <w:noProof/>
        </w:rPr>
      </w:pPr>
    </w:p>
    <w:p w14:paraId="2876990C" w14:textId="69DC3033" w:rsidR="00DC0602" w:rsidRPr="00DC0602" w:rsidRDefault="00DC0602" w:rsidP="00DC0602">
      <w:pPr>
        <w:pStyle w:val="EndNoteBibliography"/>
        <w:ind w:left="720" w:hanging="720"/>
        <w:rPr>
          <w:noProof/>
        </w:rPr>
      </w:pPr>
      <w:r w:rsidRPr="00DC0602">
        <w:rPr>
          <w:noProof/>
        </w:rPr>
        <w:t xml:space="preserve">Hughes, S. M., &amp; Harrison, M. A. (2013). I like my voice better: Self-enhancement bias in perceptions of voice attractiveness. </w:t>
      </w:r>
      <w:r w:rsidRPr="00DC0602">
        <w:rPr>
          <w:i/>
          <w:noProof/>
        </w:rPr>
        <w:t>Perception, 42</w:t>
      </w:r>
      <w:r w:rsidRPr="00DC0602">
        <w:rPr>
          <w:noProof/>
        </w:rPr>
        <w:t xml:space="preserve">(9), 941-949. </w:t>
      </w:r>
      <w:hyperlink r:id="rId60" w:history="1">
        <w:r w:rsidRPr="00DC0602">
          <w:rPr>
            <w:rStyle w:val="ac"/>
            <w:noProof/>
          </w:rPr>
          <w:t>https://doi.org/10.1068/p7526</w:t>
        </w:r>
      </w:hyperlink>
      <w:r w:rsidRPr="00DC0602">
        <w:rPr>
          <w:noProof/>
        </w:rPr>
        <w:t xml:space="preserve"> </w:t>
      </w:r>
    </w:p>
    <w:p w14:paraId="13918E12" w14:textId="77777777" w:rsidR="00DC0602" w:rsidRPr="00DC0602" w:rsidRDefault="00DC0602" w:rsidP="00DC0602">
      <w:pPr>
        <w:pStyle w:val="EndNoteBibliography"/>
        <w:rPr>
          <w:noProof/>
        </w:rPr>
      </w:pPr>
    </w:p>
    <w:p w14:paraId="21A64FBC" w14:textId="77777777" w:rsidR="00DC0602" w:rsidRPr="00DC0602" w:rsidRDefault="00DC0602" w:rsidP="00DC0602">
      <w:pPr>
        <w:pStyle w:val="EndNoteBibliography"/>
        <w:ind w:left="720" w:hanging="720"/>
        <w:rPr>
          <w:noProof/>
        </w:rPr>
      </w:pPr>
      <w:r w:rsidRPr="00DC0602">
        <w:rPr>
          <w:noProof/>
        </w:rPr>
        <w:t xml:space="preserve">Huitema, B. E. (1986). Autocorrelation in behavioral research: Wherefore art thou? In </w:t>
      </w:r>
      <w:r w:rsidRPr="00DC0602">
        <w:rPr>
          <w:i/>
          <w:noProof/>
        </w:rPr>
        <w:t>Research methods in applied behavior analysis: Issues and advances</w:t>
      </w:r>
      <w:r w:rsidRPr="00DC0602">
        <w:rPr>
          <w:noProof/>
        </w:rPr>
        <w:t xml:space="preserve"> (pp. 187-208). Springer. </w:t>
      </w:r>
    </w:p>
    <w:p w14:paraId="3120EF4A" w14:textId="77777777" w:rsidR="00DC0602" w:rsidRPr="00DC0602" w:rsidRDefault="00DC0602" w:rsidP="00DC0602">
      <w:pPr>
        <w:pStyle w:val="EndNoteBibliography"/>
        <w:rPr>
          <w:noProof/>
        </w:rPr>
      </w:pPr>
    </w:p>
    <w:p w14:paraId="0394F5B9" w14:textId="180E8724" w:rsidR="00DC0602" w:rsidRPr="00DC0602" w:rsidRDefault="00DC0602" w:rsidP="00DC0602">
      <w:pPr>
        <w:pStyle w:val="EndNoteBibliography"/>
        <w:ind w:left="720" w:hanging="720"/>
        <w:rPr>
          <w:noProof/>
        </w:rPr>
      </w:pPr>
      <w:r w:rsidRPr="00DC0602">
        <w:rPr>
          <w:noProof/>
        </w:rPr>
        <w:t xml:space="preserve">Humphreys, G. W., &amp; Sui, J. (2015). The salient self: Social saliency effects based on self-bias. </w:t>
      </w:r>
      <w:r w:rsidRPr="00DC0602">
        <w:rPr>
          <w:i/>
          <w:noProof/>
        </w:rPr>
        <w:t>Journal of cognitive psychology, 27</w:t>
      </w:r>
      <w:r w:rsidRPr="00DC0602">
        <w:rPr>
          <w:noProof/>
        </w:rPr>
        <w:t xml:space="preserve">(2), 129-140. </w:t>
      </w:r>
      <w:hyperlink r:id="rId61" w:history="1">
        <w:r w:rsidRPr="00DC0602">
          <w:rPr>
            <w:rStyle w:val="ac"/>
            <w:noProof/>
          </w:rPr>
          <w:t>https://doi.org/10.1080/20445911.2014.996156</w:t>
        </w:r>
      </w:hyperlink>
      <w:r w:rsidRPr="00DC0602">
        <w:rPr>
          <w:noProof/>
        </w:rPr>
        <w:t xml:space="preserve"> </w:t>
      </w:r>
    </w:p>
    <w:p w14:paraId="0AC25A9F" w14:textId="77777777" w:rsidR="00DC0602" w:rsidRPr="00DC0602" w:rsidRDefault="00DC0602" w:rsidP="00DC0602">
      <w:pPr>
        <w:pStyle w:val="EndNoteBibliography"/>
        <w:rPr>
          <w:noProof/>
        </w:rPr>
      </w:pPr>
    </w:p>
    <w:p w14:paraId="2590B8BC" w14:textId="46C2C663" w:rsidR="00DC0602" w:rsidRPr="00DC0602" w:rsidRDefault="00DC0602" w:rsidP="00DC0602">
      <w:pPr>
        <w:pStyle w:val="EndNoteBibliography"/>
        <w:ind w:left="720" w:hanging="720"/>
        <w:rPr>
          <w:noProof/>
        </w:rPr>
      </w:pPr>
      <w:r w:rsidRPr="00DC0602">
        <w:rPr>
          <w:noProof/>
        </w:rPr>
        <w:t xml:space="preserve">Jiang, M., Wong, S. K. M., Chung, H. K. S., Sun, Y., Hsiao, J. H., Sui, J., &amp; Humphreys, G. W. (2019). Cultural Orientation of Self-Bias in Perceptual Matching. </w:t>
      </w:r>
      <w:r w:rsidRPr="00DC0602">
        <w:rPr>
          <w:i/>
          <w:noProof/>
        </w:rPr>
        <w:t>Front Psychol, 10</w:t>
      </w:r>
      <w:r w:rsidRPr="00DC0602">
        <w:rPr>
          <w:noProof/>
        </w:rPr>
        <w:t xml:space="preserve">, 1469. </w:t>
      </w:r>
      <w:hyperlink r:id="rId62" w:history="1">
        <w:r w:rsidRPr="00DC0602">
          <w:rPr>
            <w:rStyle w:val="ac"/>
            <w:noProof/>
          </w:rPr>
          <w:t>https://doi.org/10.3389/fpsyg.2019.01469</w:t>
        </w:r>
      </w:hyperlink>
      <w:r w:rsidRPr="00DC0602">
        <w:rPr>
          <w:noProof/>
        </w:rPr>
        <w:t xml:space="preserve"> </w:t>
      </w:r>
    </w:p>
    <w:p w14:paraId="2BD1D35B" w14:textId="77777777" w:rsidR="00DC0602" w:rsidRPr="00DC0602" w:rsidRDefault="00DC0602" w:rsidP="00DC0602">
      <w:pPr>
        <w:pStyle w:val="EndNoteBibliography"/>
        <w:rPr>
          <w:noProof/>
        </w:rPr>
      </w:pPr>
    </w:p>
    <w:p w14:paraId="3D884B9E" w14:textId="77777777" w:rsidR="00DC0602" w:rsidRPr="00DC0602" w:rsidRDefault="00DC0602" w:rsidP="00DC0602">
      <w:pPr>
        <w:pStyle w:val="EndNoteBibliography"/>
        <w:ind w:left="720" w:hanging="720"/>
        <w:rPr>
          <w:noProof/>
        </w:rPr>
      </w:pPr>
      <w:r w:rsidRPr="00DC0602">
        <w:rPr>
          <w:noProof/>
        </w:rPr>
        <w:lastRenderedPageBreak/>
        <w:t xml:space="preserve">John-Saaltink, E. S., Kok, P., Lau, H. C., &amp; De Lange, F. P. (2016). Serial dependence in perceptual decisions is reflected in activity patterns in primary visual cortex. </w:t>
      </w:r>
      <w:r w:rsidRPr="00DC0602">
        <w:rPr>
          <w:i/>
          <w:noProof/>
        </w:rPr>
        <w:t>Journal of Neuroscience, 36</w:t>
      </w:r>
      <w:r w:rsidRPr="00DC0602">
        <w:rPr>
          <w:noProof/>
        </w:rPr>
        <w:t xml:space="preserve">(23), 6186-6192. </w:t>
      </w:r>
    </w:p>
    <w:p w14:paraId="477F0711" w14:textId="77777777" w:rsidR="00DC0602" w:rsidRPr="00DC0602" w:rsidRDefault="00DC0602" w:rsidP="00DC0602">
      <w:pPr>
        <w:pStyle w:val="EndNoteBibliography"/>
        <w:rPr>
          <w:noProof/>
        </w:rPr>
      </w:pPr>
    </w:p>
    <w:p w14:paraId="5AD0EDB9" w14:textId="3AB1C56E" w:rsidR="00DC0602" w:rsidRPr="00DC0602" w:rsidRDefault="00DC0602" w:rsidP="00DC0602">
      <w:pPr>
        <w:pStyle w:val="EndNoteBibliography"/>
        <w:ind w:left="720" w:hanging="720"/>
        <w:rPr>
          <w:noProof/>
        </w:rPr>
      </w:pPr>
      <w:r w:rsidRPr="00DC0602">
        <w:rPr>
          <w:noProof/>
        </w:rPr>
        <w:t xml:space="preserve">Kahveci, S., Bathke, A., &amp; Blechert, J. (2022). Reliability of reaction time tasks: how should it be computed? </w:t>
      </w:r>
      <w:hyperlink r:id="rId63" w:history="1">
        <w:r w:rsidRPr="00DC0602">
          <w:rPr>
            <w:rStyle w:val="ac"/>
            <w:noProof/>
          </w:rPr>
          <w:t>https://doi.org/10.31234/osf.io/ta59r</w:t>
        </w:r>
      </w:hyperlink>
      <w:r w:rsidRPr="00DC0602">
        <w:rPr>
          <w:noProof/>
        </w:rPr>
        <w:t xml:space="preserve"> </w:t>
      </w:r>
    </w:p>
    <w:p w14:paraId="5E399EAF" w14:textId="77777777" w:rsidR="00DC0602" w:rsidRPr="00DC0602" w:rsidRDefault="00DC0602" w:rsidP="00DC0602">
      <w:pPr>
        <w:pStyle w:val="EndNoteBibliography"/>
        <w:rPr>
          <w:noProof/>
        </w:rPr>
      </w:pPr>
    </w:p>
    <w:p w14:paraId="4FF74F36" w14:textId="04E7081E" w:rsidR="00DC0602" w:rsidRPr="00DC0602" w:rsidRDefault="00DC0602" w:rsidP="00DC0602">
      <w:pPr>
        <w:pStyle w:val="EndNoteBibliography"/>
        <w:ind w:left="720" w:hanging="720"/>
        <w:rPr>
          <w:noProof/>
        </w:rPr>
      </w:pPr>
      <w:r w:rsidRPr="00DC0602">
        <w:rPr>
          <w:noProof/>
        </w:rPr>
        <w:t xml:space="preserve">Keenan, J. P., Wheeler, M. A., Gallup, G. G., &amp; Pascual-Leone, A. (2000). Self-recognition and the right prefrontal cortex. </w:t>
      </w:r>
      <w:r w:rsidRPr="00DC0602">
        <w:rPr>
          <w:i/>
          <w:noProof/>
        </w:rPr>
        <w:t>Trends in cognitive sciences, 4</w:t>
      </w:r>
      <w:r w:rsidRPr="00DC0602">
        <w:rPr>
          <w:noProof/>
        </w:rPr>
        <w:t xml:space="preserve">(9), 338-344. </w:t>
      </w:r>
      <w:hyperlink r:id="rId64" w:history="1">
        <w:r w:rsidRPr="00DC0602">
          <w:rPr>
            <w:rStyle w:val="ac"/>
            <w:noProof/>
          </w:rPr>
          <w:t>https://doi.org/10.1016/S1364-6613</w:t>
        </w:r>
      </w:hyperlink>
      <w:r w:rsidRPr="00DC0602">
        <w:rPr>
          <w:noProof/>
        </w:rPr>
        <w:t xml:space="preserve"> (00)01521-7 </w:t>
      </w:r>
    </w:p>
    <w:p w14:paraId="5CDA8FDB" w14:textId="77777777" w:rsidR="00DC0602" w:rsidRPr="00DC0602" w:rsidRDefault="00DC0602" w:rsidP="00DC0602">
      <w:pPr>
        <w:pStyle w:val="EndNoteBibliography"/>
        <w:rPr>
          <w:noProof/>
        </w:rPr>
      </w:pPr>
    </w:p>
    <w:p w14:paraId="0C80B56D" w14:textId="6284B7A5" w:rsidR="00DC0602" w:rsidRPr="00DC0602" w:rsidRDefault="00DC0602" w:rsidP="00DC0602">
      <w:pPr>
        <w:pStyle w:val="EndNoteBibliography"/>
        <w:ind w:left="720" w:hanging="720"/>
        <w:rPr>
          <w:noProof/>
        </w:rPr>
      </w:pPr>
      <w:r w:rsidRPr="00DC0602">
        <w:rPr>
          <w:noProof/>
        </w:rPr>
        <w:t xml:space="preserve">Kircher, T. T., Senior, C., Phillips, M. L., Benson, P. J., Bullmore, E. T., Brammer, M., ..., &amp; David, A. S. (2000). Towards a functional neuroanatomy of self processing: effects of faces and words. </w:t>
      </w:r>
      <w:r w:rsidRPr="00DC0602">
        <w:rPr>
          <w:i/>
          <w:noProof/>
        </w:rPr>
        <w:t>Cognitive Brain Research, 10</w:t>
      </w:r>
      <w:r w:rsidRPr="00DC0602">
        <w:rPr>
          <w:noProof/>
        </w:rPr>
        <w:t xml:space="preserve">(1-2), 133-144. </w:t>
      </w:r>
      <w:hyperlink r:id="rId65" w:history="1">
        <w:r w:rsidRPr="00DC0602">
          <w:rPr>
            <w:rStyle w:val="ac"/>
            <w:noProof/>
          </w:rPr>
          <w:t>https://doi.org/10.1016/S0926-6410(00)00036-7</w:t>
        </w:r>
      </w:hyperlink>
      <w:r w:rsidRPr="00DC0602">
        <w:rPr>
          <w:noProof/>
        </w:rPr>
        <w:t xml:space="preserve"> </w:t>
      </w:r>
    </w:p>
    <w:p w14:paraId="237365AA" w14:textId="77777777" w:rsidR="00DC0602" w:rsidRPr="00DC0602" w:rsidRDefault="00DC0602" w:rsidP="00DC0602">
      <w:pPr>
        <w:pStyle w:val="EndNoteBibliography"/>
        <w:rPr>
          <w:noProof/>
        </w:rPr>
      </w:pPr>
    </w:p>
    <w:p w14:paraId="5372139A" w14:textId="34AC6102" w:rsidR="00DC0602" w:rsidRPr="00DC0602" w:rsidRDefault="00DC0602" w:rsidP="00DC0602">
      <w:pPr>
        <w:pStyle w:val="EndNoteBibliography"/>
        <w:ind w:left="720" w:hanging="720"/>
        <w:rPr>
          <w:noProof/>
        </w:rPr>
      </w:pPr>
      <w:r w:rsidRPr="00DC0602">
        <w:rPr>
          <w:noProof/>
        </w:rPr>
        <w:t>Kolvoort, I. R., Wainio</w:t>
      </w:r>
      <w:r w:rsidRPr="00DC0602">
        <w:rPr>
          <w:rFonts w:hint="eastAsia"/>
          <w:noProof/>
        </w:rPr>
        <w:t>‐</w:t>
      </w:r>
      <w:r w:rsidRPr="00DC0602">
        <w:rPr>
          <w:noProof/>
        </w:rPr>
        <w:t>Theberge, S., Wolff, A., &amp; Northoff, G. (2020). Temporal integration as “common currency” of brain and self</w:t>
      </w:r>
      <w:r w:rsidRPr="00DC0602">
        <w:rPr>
          <w:rFonts w:hint="eastAsia"/>
          <w:noProof/>
        </w:rPr>
        <w:t>‐</w:t>
      </w:r>
      <w:r w:rsidRPr="00DC0602">
        <w:rPr>
          <w:noProof/>
        </w:rPr>
        <w:t>scale</w:t>
      </w:r>
      <w:r w:rsidRPr="00DC0602">
        <w:rPr>
          <w:rFonts w:hint="eastAsia"/>
          <w:noProof/>
        </w:rPr>
        <w:t>‐</w:t>
      </w:r>
      <w:r w:rsidRPr="00DC0602">
        <w:rPr>
          <w:noProof/>
        </w:rPr>
        <w:t>free activity in resting</w:t>
      </w:r>
      <w:r w:rsidRPr="00DC0602">
        <w:rPr>
          <w:rFonts w:hint="eastAsia"/>
          <w:noProof/>
        </w:rPr>
        <w:t>‐</w:t>
      </w:r>
      <w:r w:rsidRPr="00DC0602">
        <w:rPr>
          <w:noProof/>
        </w:rPr>
        <w:t>state EEG correlates with temporal delay effects on self</w:t>
      </w:r>
      <w:r w:rsidRPr="00DC0602">
        <w:rPr>
          <w:rFonts w:hint="eastAsia"/>
          <w:noProof/>
        </w:rPr>
        <w:t>‐</w:t>
      </w:r>
      <w:r w:rsidRPr="00DC0602">
        <w:rPr>
          <w:noProof/>
        </w:rPr>
        <w:t xml:space="preserve">relatedness. </w:t>
      </w:r>
      <w:r w:rsidRPr="00DC0602">
        <w:rPr>
          <w:i/>
          <w:noProof/>
        </w:rPr>
        <w:t>Human brain mapping, 41</w:t>
      </w:r>
      <w:r w:rsidRPr="00DC0602">
        <w:rPr>
          <w:noProof/>
        </w:rPr>
        <w:t xml:space="preserve">(15), 4355-4374. </w:t>
      </w:r>
      <w:hyperlink r:id="rId66" w:history="1">
        <w:r w:rsidRPr="00DC0602">
          <w:rPr>
            <w:rStyle w:val="ac"/>
            <w:noProof/>
          </w:rPr>
          <w:t>https://doi.org/10.1002/hbm.25129</w:t>
        </w:r>
      </w:hyperlink>
      <w:r w:rsidRPr="00DC0602">
        <w:rPr>
          <w:noProof/>
        </w:rPr>
        <w:t xml:space="preserve"> </w:t>
      </w:r>
    </w:p>
    <w:p w14:paraId="38E0B375" w14:textId="77777777" w:rsidR="00DC0602" w:rsidRPr="00DC0602" w:rsidRDefault="00DC0602" w:rsidP="00DC0602">
      <w:pPr>
        <w:pStyle w:val="EndNoteBibliography"/>
        <w:rPr>
          <w:noProof/>
        </w:rPr>
      </w:pPr>
    </w:p>
    <w:p w14:paraId="4AFD1BA1" w14:textId="6C087808" w:rsidR="00DC0602" w:rsidRPr="00DC0602" w:rsidRDefault="00DC0602" w:rsidP="00DC0602">
      <w:pPr>
        <w:pStyle w:val="EndNoteBibliography"/>
        <w:ind w:left="720" w:hanging="720"/>
        <w:rPr>
          <w:noProof/>
        </w:rPr>
      </w:pPr>
      <w:r w:rsidRPr="00DC0602">
        <w:rPr>
          <w:noProof/>
        </w:rPr>
        <w:t xml:space="preserve">Koo, T. K., &amp; Li, M. Y. (2016). A Guideline of Selecting and Reporting Intraclass Correlation Coefficients for Reliability Research. </w:t>
      </w:r>
      <w:r w:rsidRPr="00DC0602">
        <w:rPr>
          <w:i/>
          <w:noProof/>
        </w:rPr>
        <w:t>Journal of chiropractic medicine, 15</w:t>
      </w:r>
      <w:r w:rsidRPr="00DC0602">
        <w:rPr>
          <w:noProof/>
        </w:rPr>
        <w:t xml:space="preserve">(2), 155-163. </w:t>
      </w:r>
      <w:hyperlink r:id="rId67" w:history="1">
        <w:r w:rsidRPr="00DC0602">
          <w:rPr>
            <w:rStyle w:val="ac"/>
            <w:noProof/>
          </w:rPr>
          <w:t>https://doi.org/10.1016/j.jcm.2016.02.012</w:t>
        </w:r>
      </w:hyperlink>
      <w:r w:rsidRPr="00DC0602">
        <w:rPr>
          <w:noProof/>
        </w:rPr>
        <w:t xml:space="preserve"> </w:t>
      </w:r>
    </w:p>
    <w:p w14:paraId="55030792" w14:textId="77777777" w:rsidR="00DC0602" w:rsidRPr="00DC0602" w:rsidRDefault="00DC0602" w:rsidP="00DC0602">
      <w:pPr>
        <w:pStyle w:val="EndNoteBibliography"/>
        <w:rPr>
          <w:noProof/>
        </w:rPr>
      </w:pPr>
    </w:p>
    <w:p w14:paraId="3943ACEF" w14:textId="77777777" w:rsidR="00DC0602" w:rsidRPr="00DC0602" w:rsidRDefault="00DC0602" w:rsidP="00DC0602">
      <w:pPr>
        <w:pStyle w:val="EndNoteBibliography"/>
        <w:ind w:left="720" w:hanging="720"/>
        <w:rPr>
          <w:noProof/>
        </w:rPr>
      </w:pPr>
      <w:r w:rsidRPr="00DC0602">
        <w:rPr>
          <w:noProof/>
        </w:rPr>
        <w:t xml:space="preserve">Kucina, T., Wells, L., Lewis, I., de Salas, K., Kohl, A., Palmer, M. A., Sauer, J. D., Matzke, D., Aidman, E., &amp; Heathcote, A. (2023). Calibration of cognitive tests to address the reliability paradox for decision-conflict tasks. </w:t>
      </w:r>
      <w:r w:rsidRPr="00DC0602">
        <w:rPr>
          <w:i/>
          <w:noProof/>
        </w:rPr>
        <w:t>Nature Communications, 14</w:t>
      </w:r>
      <w:r w:rsidRPr="00DC0602">
        <w:rPr>
          <w:noProof/>
        </w:rPr>
        <w:t xml:space="preserve">(1), 2234. </w:t>
      </w:r>
    </w:p>
    <w:p w14:paraId="72D55475" w14:textId="77777777" w:rsidR="00DC0602" w:rsidRPr="00DC0602" w:rsidRDefault="00DC0602" w:rsidP="00DC0602">
      <w:pPr>
        <w:pStyle w:val="EndNoteBibliography"/>
        <w:rPr>
          <w:noProof/>
        </w:rPr>
      </w:pPr>
    </w:p>
    <w:p w14:paraId="24E9BB34" w14:textId="5DFDEAD1" w:rsidR="00DC0602" w:rsidRPr="00DC0602" w:rsidRDefault="00DC0602" w:rsidP="00DC0602">
      <w:pPr>
        <w:pStyle w:val="EndNoteBibliography"/>
        <w:ind w:left="720" w:hanging="720"/>
        <w:rPr>
          <w:noProof/>
        </w:rPr>
      </w:pPr>
      <w:r w:rsidRPr="00DC0602">
        <w:rPr>
          <w:noProof/>
        </w:rPr>
        <w:t xml:space="preserve">Kupper, L. L., &amp; Hafner, K. b. (1989). On Assessing Interrater Agreement for Multiple Attribute Responses. </w:t>
      </w:r>
      <w:r w:rsidRPr="00DC0602">
        <w:rPr>
          <w:i/>
          <w:noProof/>
        </w:rPr>
        <w:t>Biometrics, 45</w:t>
      </w:r>
      <w:r w:rsidRPr="00DC0602">
        <w:rPr>
          <w:noProof/>
        </w:rPr>
        <w:t xml:space="preserve">(3), 957-967. </w:t>
      </w:r>
      <w:hyperlink r:id="rId68" w:history="1">
        <w:r w:rsidRPr="00DC0602">
          <w:rPr>
            <w:rStyle w:val="ac"/>
            <w:noProof/>
          </w:rPr>
          <w:t>https://doi.org/10.2307/2531695</w:t>
        </w:r>
      </w:hyperlink>
      <w:r w:rsidRPr="00DC0602">
        <w:rPr>
          <w:noProof/>
        </w:rPr>
        <w:t xml:space="preserve"> </w:t>
      </w:r>
    </w:p>
    <w:p w14:paraId="1173A008" w14:textId="77777777" w:rsidR="00DC0602" w:rsidRPr="00DC0602" w:rsidRDefault="00DC0602" w:rsidP="00DC0602">
      <w:pPr>
        <w:pStyle w:val="EndNoteBibliography"/>
        <w:rPr>
          <w:noProof/>
        </w:rPr>
      </w:pPr>
    </w:p>
    <w:p w14:paraId="2A22E64F" w14:textId="77777777" w:rsidR="00DC0602" w:rsidRPr="00DC0602" w:rsidRDefault="00DC0602" w:rsidP="00DC0602">
      <w:pPr>
        <w:pStyle w:val="EndNoteBibliography"/>
        <w:ind w:left="720" w:hanging="720"/>
        <w:rPr>
          <w:noProof/>
        </w:rPr>
      </w:pPr>
      <w:r w:rsidRPr="00DC0602">
        <w:rPr>
          <w:noProof/>
        </w:rPr>
        <w:t xml:space="preserve">Liljequist, D., Elfving, B., &amp; Skavberg Roaldsen, K. (2019). Intraclass correlation–A discussion and demonstration of basic features. </w:t>
      </w:r>
      <w:r w:rsidRPr="00DC0602">
        <w:rPr>
          <w:i/>
          <w:noProof/>
        </w:rPr>
        <w:t>PloS one, 14</w:t>
      </w:r>
      <w:r w:rsidRPr="00DC0602">
        <w:rPr>
          <w:noProof/>
        </w:rPr>
        <w:t xml:space="preserve">(7), e0219854. </w:t>
      </w:r>
    </w:p>
    <w:p w14:paraId="0DD323D0" w14:textId="77777777" w:rsidR="00DC0602" w:rsidRPr="00DC0602" w:rsidRDefault="00DC0602" w:rsidP="00DC0602">
      <w:pPr>
        <w:pStyle w:val="EndNoteBibliography"/>
        <w:rPr>
          <w:noProof/>
        </w:rPr>
      </w:pPr>
    </w:p>
    <w:p w14:paraId="6A37B5C1" w14:textId="05B0F6A7" w:rsidR="00DC0602" w:rsidRPr="00DC0602" w:rsidRDefault="00DC0602" w:rsidP="00DC0602">
      <w:pPr>
        <w:pStyle w:val="EndNoteBibliography"/>
        <w:ind w:left="720" w:hanging="720"/>
        <w:rPr>
          <w:noProof/>
        </w:rPr>
      </w:pPr>
      <w:r w:rsidRPr="00DC0602">
        <w:rPr>
          <w:noProof/>
        </w:rPr>
        <w:t xml:space="preserve">Lin, H., Saunders, B., Friese, M., Evans, N. J., &amp; Inzlicht, M. (2020). Strong effort manipulations reduce response caution: A preregistered reinvention of the ego-depletion paradigm. </w:t>
      </w:r>
      <w:r w:rsidRPr="00DC0602">
        <w:rPr>
          <w:i/>
          <w:noProof/>
        </w:rPr>
        <w:t>Psychological science, 31</w:t>
      </w:r>
      <w:r w:rsidRPr="00DC0602">
        <w:rPr>
          <w:noProof/>
        </w:rPr>
        <w:t xml:space="preserve">(5), 531-547. </w:t>
      </w:r>
      <w:hyperlink r:id="rId69" w:history="1">
        <w:r w:rsidRPr="00DC0602">
          <w:rPr>
            <w:rStyle w:val="ac"/>
            <w:noProof/>
          </w:rPr>
          <w:t>https://doi.org/10.1177/0956797620904990</w:t>
        </w:r>
      </w:hyperlink>
      <w:r w:rsidRPr="00DC0602">
        <w:rPr>
          <w:noProof/>
        </w:rPr>
        <w:t xml:space="preserve"> </w:t>
      </w:r>
    </w:p>
    <w:p w14:paraId="3F671FE3" w14:textId="77777777" w:rsidR="00DC0602" w:rsidRPr="00DC0602" w:rsidRDefault="00DC0602" w:rsidP="00DC0602">
      <w:pPr>
        <w:pStyle w:val="EndNoteBibliography"/>
        <w:rPr>
          <w:noProof/>
        </w:rPr>
      </w:pPr>
    </w:p>
    <w:p w14:paraId="7CED27FC" w14:textId="77777777" w:rsidR="00DC0602" w:rsidRPr="00DC0602" w:rsidRDefault="00DC0602" w:rsidP="00DC0602">
      <w:pPr>
        <w:pStyle w:val="EndNoteBibliography"/>
        <w:ind w:left="720" w:hanging="720"/>
        <w:rPr>
          <w:noProof/>
        </w:rPr>
      </w:pPr>
      <w:r w:rsidRPr="00DC0602">
        <w:rPr>
          <w:noProof/>
        </w:rPr>
        <w:t xml:space="preserve">Liu, T., Sui, J., &amp; Hildebrandt, A. (2023). To see or not to see: The parallel processing of self-relevance and facial expressions. </w:t>
      </w:r>
      <w:r w:rsidRPr="00DC0602">
        <w:rPr>
          <w:i/>
          <w:noProof/>
        </w:rPr>
        <w:t xml:space="preserve">Manuscript submitted for publication. </w:t>
      </w:r>
      <w:r w:rsidRPr="00DC0602">
        <w:rPr>
          <w:noProof/>
        </w:rPr>
        <w:t xml:space="preserve">. </w:t>
      </w:r>
    </w:p>
    <w:p w14:paraId="49C7964A" w14:textId="77777777" w:rsidR="00DC0602" w:rsidRPr="00DC0602" w:rsidRDefault="00DC0602" w:rsidP="00DC0602">
      <w:pPr>
        <w:pStyle w:val="EndNoteBibliography"/>
        <w:rPr>
          <w:noProof/>
        </w:rPr>
      </w:pPr>
    </w:p>
    <w:p w14:paraId="10EC0E7D" w14:textId="33DC8807" w:rsidR="00DC0602" w:rsidRPr="00DC0602" w:rsidRDefault="00DC0602" w:rsidP="00DC0602">
      <w:pPr>
        <w:pStyle w:val="EndNoteBibliography"/>
        <w:ind w:left="720" w:hanging="720"/>
        <w:rPr>
          <w:noProof/>
        </w:rPr>
      </w:pPr>
      <w:r w:rsidRPr="00DC0602">
        <w:rPr>
          <w:noProof/>
        </w:rPr>
        <w:t>Liu, Y. S., Song, Y., Lee, N. A., Bennett, D. M., Button, K. S., Greenshaw, A., Cao, B., &amp; Sui, J. (2022). Depression screening using a non-verbal self-association task: A machine-</w:t>
      </w:r>
      <w:r w:rsidRPr="00DC0602">
        <w:rPr>
          <w:noProof/>
        </w:rPr>
        <w:lastRenderedPageBreak/>
        <w:t xml:space="preserve">learning based pilot study. </w:t>
      </w:r>
      <w:r w:rsidRPr="00DC0602">
        <w:rPr>
          <w:i/>
          <w:noProof/>
        </w:rPr>
        <w:t>Journal of Affective Disorders, 310</w:t>
      </w:r>
      <w:r w:rsidRPr="00DC0602">
        <w:rPr>
          <w:noProof/>
        </w:rPr>
        <w:t xml:space="preserve">, 87-95. </w:t>
      </w:r>
      <w:hyperlink r:id="rId70" w:history="1">
        <w:r w:rsidRPr="00DC0602">
          <w:rPr>
            <w:rStyle w:val="ac"/>
            <w:noProof/>
          </w:rPr>
          <w:t>https://doi.org/10.1016/j.jad.2022.04.122</w:t>
        </w:r>
      </w:hyperlink>
      <w:r w:rsidRPr="00DC0602">
        <w:rPr>
          <w:noProof/>
        </w:rPr>
        <w:t xml:space="preserve"> </w:t>
      </w:r>
    </w:p>
    <w:p w14:paraId="237AD48B" w14:textId="77777777" w:rsidR="00DC0602" w:rsidRPr="00DC0602" w:rsidRDefault="00DC0602" w:rsidP="00DC0602">
      <w:pPr>
        <w:pStyle w:val="EndNoteBibliography"/>
        <w:rPr>
          <w:noProof/>
        </w:rPr>
      </w:pPr>
    </w:p>
    <w:p w14:paraId="26A67DE6" w14:textId="77777777" w:rsidR="00DC0602" w:rsidRPr="00DC0602" w:rsidRDefault="00DC0602" w:rsidP="00DC0602">
      <w:pPr>
        <w:pStyle w:val="EndNoteBibliography"/>
        <w:ind w:left="720" w:hanging="720"/>
        <w:rPr>
          <w:noProof/>
        </w:rPr>
      </w:pPr>
      <w:r w:rsidRPr="00DC0602">
        <w:rPr>
          <w:noProof/>
        </w:rPr>
        <w:t xml:space="preserve">Logie, R. H., Sala, S. D., Laiacona, M., Chalmers, P., &amp; Wynn, V. (1996). Group aggregates and individual reliability: The case of verbal short-term memory. </w:t>
      </w:r>
      <w:r w:rsidRPr="00DC0602">
        <w:rPr>
          <w:i/>
          <w:noProof/>
        </w:rPr>
        <w:t>Memory &amp; Cognition, 24</w:t>
      </w:r>
      <w:r w:rsidRPr="00DC0602">
        <w:rPr>
          <w:noProof/>
        </w:rPr>
        <w:t xml:space="preserve">, 305-321. </w:t>
      </w:r>
    </w:p>
    <w:p w14:paraId="03515489" w14:textId="77777777" w:rsidR="00DC0602" w:rsidRPr="00DC0602" w:rsidRDefault="00DC0602" w:rsidP="00DC0602">
      <w:pPr>
        <w:pStyle w:val="EndNoteBibliography"/>
        <w:rPr>
          <w:noProof/>
        </w:rPr>
      </w:pPr>
    </w:p>
    <w:p w14:paraId="31C95167" w14:textId="74C49357" w:rsidR="00DC0602" w:rsidRPr="00DC0602" w:rsidRDefault="00DC0602" w:rsidP="00DC0602">
      <w:pPr>
        <w:pStyle w:val="EndNoteBibliography"/>
        <w:ind w:left="720" w:hanging="720"/>
        <w:rPr>
          <w:noProof/>
        </w:rPr>
      </w:pPr>
      <w:r w:rsidRPr="00DC0602">
        <w:rPr>
          <w:noProof/>
        </w:rPr>
        <w:t>Maire, H., Brochard, R., &amp; Zagar, D. (2020). A Developmental Study of the Self</w:t>
      </w:r>
      <w:r w:rsidRPr="00DC0602">
        <w:rPr>
          <w:rFonts w:hint="eastAsia"/>
          <w:noProof/>
        </w:rPr>
        <w:t>‐</w:t>
      </w:r>
      <w:r w:rsidRPr="00DC0602">
        <w:rPr>
          <w:noProof/>
        </w:rPr>
        <w:t xml:space="preserve">Prioritization Effect in Children Between 6 and 10 Years of Age. </w:t>
      </w:r>
      <w:r w:rsidRPr="00DC0602">
        <w:rPr>
          <w:i/>
          <w:noProof/>
        </w:rPr>
        <w:t>Child development, 91</w:t>
      </w:r>
      <w:r w:rsidRPr="00DC0602">
        <w:rPr>
          <w:noProof/>
        </w:rPr>
        <w:t xml:space="preserve">(3), 694-704. </w:t>
      </w:r>
      <w:hyperlink r:id="rId71" w:history="1">
        <w:r w:rsidRPr="00DC0602">
          <w:rPr>
            <w:rStyle w:val="ac"/>
            <w:noProof/>
          </w:rPr>
          <w:t>https://doi.org/10.1111/cdev.13352</w:t>
        </w:r>
      </w:hyperlink>
      <w:r w:rsidRPr="00DC0602">
        <w:rPr>
          <w:noProof/>
        </w:rPr>
        <w:t xml:space="preserve"> </w:t>
      </w:r>
    </w:p>
    <w:p w14:paraId="4C700666" w14:textId="77777777" w:rsidR="00DC0602" w:rsidRPr="00DC0602" w:rsidRDefault="00DC0602" w:rsidP="00DC0602">
      <w:pPr>
        <w:pStyle w:val="EndNoteBibliography"/>
        <w:rPr>
          <w:noProof/>
        </w:rPr>
      </w:pPr>
    </w:p>
    <w:p w14:paraId="58E7AC14" w14:textId="6D5515DE" w:rsidR="00DC0602" w:rsidRPr="00DC0602" w:rsidRDefault="00DC0602" w:rsidP="00DC0602">
      <w:pPr>
        <w:pStyle w:val="EndNoteBibliography"/>
        <w:ind w:left="720" w:hanging="720"/>
        <w:rPr>
          <w:noProof/>
        </w:rPr>
      </w:pPr>
      <w:r w:rsidRPr="00DC0602">
        <w:rPr>
          <w:noProof/>
        </w:rPr>
        <w:t xml:space="preserve">Makel, M. C., Plucker, J. A., &amp; Hegarty, B. (2012). Replications in psychology research: How often do they really occur? </w:t>
      </w:r>
      <w:r w:rsidRPr="00DC0602">
        <w:rPr>
          <w:i/>
          <w:noProof/>
        </w:rPr>
        <w:t>Perspectives on Psychological Science, 7</w:t>
      </w:r>
      <w:r w:rsidRPr="00DC0602">
        <w:rPr>
          <w:noProof/>
        </w:rPr>
        <w:t xml:space="preserve">(6), 537-542. </w:t>
      </w:r>
      <w:hyperlink r:id="rId72" w:history="1">
        <w:r w:rsidRPr="00DC0602">
          <w:rPr>
            <w:rStyle w:val="ac"/>
            <w:noProof/>
          </w:rPr>
          <w:t>https://doi.org/10.1177/1745691612460688</w:t>
        </w:r>
      </w:hyperlink>
      <w:r w:rsidRPr="00DC0602">
        <w:rPr>
          <w:noProof/>
        </w:rPr>
        <w:t xml:space="preserve"> </w:t>
      </w:r>
    </w:p>
    <w:p w14:paraId="74DF6A81" w14:textId="77777777" w:rsidR="00DC0602" w:rsidRPr="00DC0602" w:rsidRDefault="00DC0602" w:rsidP="00DC0602">
      <w:pPr>
        <w:pStyle w:val="EndNoteBibliography"/>
        <w:rPr>
          <w:noProof/>
        </w:rPr>
      </w:pPr>
    </w:p>
    <w:p w14:paraId="41DA696D" w14:textId="4DE1103E" w:rsidR="00DC0602" w:rsidRPr="00DC0602" w:rsidRDefault="00DC0602" w:rsidP="00DC0602">
      <w:pPr>
        <w:pStyle w:val="EndNoteBibliography"/>
        <w:ind w:left="720" w:hanging="720"/>
        <w:rPr>
          <w:noProof/>
        </w:rPr>
      </w:pPr>
      <w:r w:rsidRPr="00DC0602">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DC0602">
        <w:rPr>
          <w:i/>
          <w:noProof/>
        </w:rPr>
        <w:t>Frontiers in Neuroscience, 14</w:t>
      </w:r>
      <w:r w:rsidRPr="00DC0602">
        <w:rPr>
          <w:noProof/>
        </w:rPr>
        <w:t xml:space="preserve">, 683. </w:t>
      </w:r>
      <w:hyperlink r:id="rId73" w:history="1">
        <w:r w:rsidRPr="00DC0602">
          <w:rPr>
            <w:rStyle w:val="ac"/>
            <w:noProof/>
          </w:rPr>
          <w:t>https://doi.org/10.3389/fnins.2020.00683</w:t>
        </w:r>
      </w:hyperlink>
      <w:r w:rsidRPr="00DC0602">
        <w:rPr>
          <w:noProof/>
        </w:rPr>
        <w:t xml:space="preserve"> </w:t>
      </w:r>
    </w:p>
    <w:p w14:paraId="12577985" w14:textId="77777777" w:rsidR="00DC0602" w:rsidRPr="00DC0602" w:rsidRDefault="00DC0602" w:rsidP="00DC0602">
      <w:pPr>
        <w:pStyle w:val="EndNoteBibliography"/>
        <w:rPr>
          <w:noProof/>
        </w:rPr>
      </w:pPr>
    </w:p>
    <w:p w14:paraId="719CA2A5" w14:textId="77777777" w:rsidR="00DC0602" w:rsidRPr="00DC0602" w:rsidRDefault="00DC0602" w:rsidP="00DC0602">
      <w:pPr>
        <w:pStyle w:val="EndNoteBibliography"/>
        <w:ind w:left="720" w:hanging="720"/>
        <w:rPr>
          <w:noProof/>
        </w:rPr>
      </w:pPr>
      <w:r w:rsidRPr="00DC0602">
        <w:rPr>
          <w:noProof/>
        </w:rPr>
        <w:t xml:space="preserve">Mei, N., Rahnev, D., &amp; Soto, D. (2023). Using serial dependence to predict confidence across observers and cognitive domains. </w:t>
      </w:r>
      <w:r w:rsidRPr="00DC0602">
        <w:rPr>
          <w:i/>
          <w:noProof/>
        </w:rPr>
        <w:t>Psychonomic Bulletin &amp; Review</w:t>
      </w:r>
      <w:r w:rsidRPr="00DC0602">
        <w:rPr>
          <w:noProof/>
        </w:rPr>
        <w:t xml:space="preserve">, 1-13. </w:t>
      </w:r>
    </w:p>
    <w:p w14:paraId="43B3A6BF" w14:textId="77777777" w:rsidR="00DC0602" w:rsidRPr="00DC0602" w:rsidRDefault="00DC0602" w:rsidP="00DC0602">
      <w:pPr>
        <w:pStyle w:val="EndNoteBibliography"/>
        <w:rPr>
          <w:noProof/>
        </w:rPr>
      </w:pPr>
    </w:p>
    <w:p w14:paraId="0F4B5388" w14:textId="77777777" w:rsidR="00DC0602" w:rsidRPr="00DC0602" w:rsidRDefault="00DC0602" w:rsidP="00DC0602">
      <w:pPr>
        <w:pStyle w:val="EndNoteBibliography"/>
        <w:ind w:left="720" w:hanging="720"/>
        <w:rPr>
          <w:noProof/>
        </w:rPr>
      </w:pPr>
      <w:r w:rsidRPr="00DC0602">
        <w:rPr>
          <w:noProof/>
        </w:rPr>
        <w:t xml:space="preserve">Mollon, J. D., Bosten, J. M., Peterzell, D. H., &amp; Webster, M. A. (2017). Individual differences in visual science: What can be learned and what is good experimental practice? </w:t>
      </w:r>
      <w:r w:rsidRPr="00DC0602">
        <w:rPr>
          <w:i/>
          <w:noProof/>
        </w:rPr>
        <w:t>Vision research, 141</w:t>
      </w:r>
      <w:r w:rsidRPr="00DC0602">
        <w:rPr>
          <w:noProof/>
        </w:rPr>
        <w:t xml:space="preserve">, 4-15. </w:t>
      </w:r>
    </w:p>
    <w:p w14:paraId="6A3A22E9" w14:textId="77777777" w:rsidR="00DC0602" w:rsidRPr="00DC0602" w:rsidRDefault="00DC0602" w:rsidP="00DC0602">
      <w:pPr>
        <w:pStyle w:val="EndNoteBibliography"/>
        <w:rPr>
          <w:noProof/>
        </w:rPr>
      </w:pPr>
    </w:p>
    <w:p w14:paraId="62923465" w14:textId="1E7EABE5" w:rsidR="00DC0602" w:rsidRPr="00DC0602" w:rsidRDefault="00DC0602" w:rsidP="00DC0602">
      <w:pPr>
        <w:pStyle w:val="EndNoteBibliography"/>
        <w:ind w:left="720" w:hanging="720"/>
        <w:rPr>
          <w:noProof/>
        </w:rPr>
      </w:pPr>
      <w:r w:rsidRPr="00DC0602">
        <w:rPr>
          <w:noProof/>
        </w:rPr>
        <w:t xml:space="preserve">Moray, N. (1959). Attention in dichotic listening: Affective cues and the influence of instructions. </w:t>
      </w:r>
      <w:r w:rsidRPr="00DC0602">
        <w:rPr>
          <w:i/>
          <w:noProof/>
        </w:rPr>
        <w:t>Quarterly journal of experimental psychology, 11</w:t>
      </w:r>
      <w:r w:rsidRPr="00DC0602">
        <w:rPr>
          <w:noProof/>
        </w:rPr>
        <w:t xml:space="preserve">(1), 56-60. </w:t>
      </w:r>
      <w:hyperlink r:id="rId74" w:history="1">
        <w:r w:rsidRPr="00DC0602">
          <w:rPr>
            <w:rStyle w:val="ac"/>
            <w:noProof/>
          </w:rPr>
          <w:t>https://doi.org/10.1080/17470215908416289</w:t>
        </w:r>
      </w:hyperlink>
      <w:r w:rsidRPr="00DC0602">
        <w:rPr>
          <w:noProof/>
        </w:rPr>
        <w:t xml:space="preserve"> </w:t>
      </w:r>
    </w:p>
    <w:p w14:paraId="41A27C60" w14:textId="77777777" w:rsidR="00DC0602" w:rsidRPr="00DC0602" w:rsidRDefault="00DC0602" w:rsidP="00DC0602">
      <w:pPr>
        <w:pStyle w:val="EndNoteBibliography"/>
        <w:rPr>
          <w:noProof/>
        </w:rPr>
      </w:pPr>
    </w:p>
    <w:p w14:paraId="7E7C6406" w14:textId="771AE360" w:rsidR="00DC0602" w:rsidRPr="00DC0602" w:rsidRDefault="00DC0602" w:rsidP="00DC0602">
      <w:pPr>
        <w:pStyle w:val="EndNoteBibliography"/>
        <w:ind w:left="720" w:hanging="720"/>
        <w:rPr>
          <w:noProof/>
        </w:rPr>
      </w:pPr>
      <w:r w:rsidRPr="00DC0602">
        <w:rPr>
          <w:noProof/>
        </w:rPr>
        <w:t xml:space="preserve">Navon, M., &amp; Makovski, T. (2021). Are Self-related Items Unique? the Self-prioritization Effect Revisited. </w:t>
      </w:r>
      <w:hyperlink r:id="rId75" w:history="1">
        <w:r w:rsidRPr="00DC0602">
          <w:rPr>
            <w:rStyle w:val="ac"/>
            <w:noProof/>
          </w:rPr>
          <w:t>https://doi.org/10.31234/osf.io/9dzm4</w:t>
        </w:r>
      </w:hyperlink>
      <w:r w:rsidRPr="00DC0602">
        <w:rPr>
          <w:noProof/>
        </w:rPr>
        <w:t xml:space="preserve"> </w:t>
      </w:r>
    </w:p>
    <w:p w14:paraId="3FA8407C" w14:textId="77777777" w:rsidR="00DC0602" w:rsidRPr="00DC0602" w:rsidRDefault="00DC0602" w:rsidP="00DC0602">
      <w:pPr>
        <w:pStyle w:val="EndNoteBibliography"/>
        <w:rPr>
          <w:noProof/>
        </w:rPr>
      </w:pPr>
    </w:p>
    <w:p w14:paraId="28F51208" w14:textId="6F664C68" w:rsidR="00DC0602" w:rsidRPr="00DC0602" w:rsidRDefault="00DC0602" w:rsidP="00DC0602">
      <w:pPr>
        <w:pStyle w:val="EndNoteBibliography"/>
        <w:ind w:left="720" w:hanging="720"/>
        <w:rPr>
          <w:noProof/>
        </w:rPr>
      </w:pPr>
      <w:r w:rsidRPr="00DC0602">
        <w:rPr>
          <w:noProof/>
        </w:rPr>
        <w:t>Nijhof, A. D., &amp; Bird, G. (2019). Self</w:t>
      </w:r>
      <w:r w:rsidRPr="00DC0602">
        <w:rPr>
          <w:rFonts w:hint="eastAsia"/>
          <w:noProof/>
        </w:rPr>
        <w:t>‐</w:t>
      </w:r>
      <w:r w:rsidRPr="00DC0602">
        <w:rPr>
          <w:noProof/>
        </w:rPr>
        <w:t xml:space="preserve">processing in individuals with autism spectrum disorder. </w:t>
      </w:r>
      <w:r w:rsidRPr="00DC0602">
        <w:rPr>
          <w:i/>
          <w:noProof/>
        </w:rPr>
        <w:t>Autism research, 12</w:t>
      </w:r>
      <w:r w:rsidRPr="00DC0602">
        <w:rPr>
          <w:noProof/>
        </w:rPr>
        <w:t xml:space="preserve">(11), 1580-1584. </w:t>
      </w:r>
      <w:hyperlink r:id="rId76" w:history="1">
        <w:r w:rsidRPr="00DC0602">
          <w:rPr>
            <w:rStyle w:val="ac"/>
            <w:noProof/>
          </w:rPr>
          <w:t>https://doi.org/10.1002/aur.2200</w:t>
        </w:r>
      </w:hyperlink>
      <w:r w:rsidRPr="00DC0602">
        <w:rPr>
          <w:noProof/>
        </w:rPr>
        <w:t xml:space="preserve"> </w:t>
      </w:r>
    </w:p>
    <w:p w14:paraId="05D89C11" w14:textId="77777777" w:rsidR="00DC0602" w:rsidRPr="00DC0602" w:rsidRDefault="00DC0602" w:rsidP="00DC0602">
      <w:pPr>
        <w:pStyle w:val="EndNoteBibliography"/>
        <w:rPr>
          <w:noProof/>
        </w:rPr>
      </w:pPr>
    </w:p>
    <w:p w14:paraId="5AC27538" w14:textId="7183EA44" w:rsidR="00DC0602" w:rsidRPr="00DC0602" w:rsidRDefault="00DC0602" w:rsidP="00DC0602">
      <w:pPr>
        <w:pStyle w:val="EndNoteBibliography"/>
        <w:ind w:left="720" w:hanging="720"/>
        <w:rPr>
          <w:noProof/>
        </w:rPr>
      </w:pPr>
      <w:r w:rsidRPr="00DC0602">
        <w:rPr>
          <w:noProof/>
        </w:rPr>
        <w:t xml:space="preserve">Orellana-Corrales, G., Matschke, C., &amp; Wesslein, A.-K. Does Self-Associating a Geometric Shape Immediately Cause Attentional Prioritization? Comparing Familiar vs. Recently Self-Associated Stimuli in the Dot-Probe Task. </w:t>
      </w:r>
      <w:hyperlink r:id="rId77" w:history="1">
        <w:r w:rsidRPr="00DC0602">
          <w:rPr>
            <w:rStyle w:val="ac"/>
            <w:noProof/>
          </w:rPr>
          <w:t>https://doi.org/10.1027/1618-3169/a000502</w:t>
        </w:r>
      </w:hyperlink>
      <w:r w:rsidRPr="00DC0602">
        <w:rPr>
          <w:noProof/>
        </w:rPr>
        <w:t xml:space="preserve"> </w:t>
      </w:r>
    </w:p>
    <w:p w14:paraId="3A3BBB26" w14:textId="77777777" w:rsidR="00DC0602" w:rsidRPr="00DC0602" w:rsidRDefault="00DC0602" w:rsidP="00DC0602">
      <w:pPr>
        <w:pStyle w:val="EndNoteBibliography"/>
        <w:rPr>
          <w:noProof/>
        </w:rPr>
      </w:pPr>
    </w:p>
    <w:p w14:paraId="2A17CC63" w14:textId="77777777" w:rsidR="00DC0602" w:rsidRPr="00DC0602" w:rsidRDefault="00DC0602" w:rsidP="00DC0602">
      <w:pPr>
        <w:pStyle w:val="EndNoteBibliography"/>
        <w:ind w:left="720" w:hanging="720"/>
        <w:rPr>
          <w:noProof/>
        </w:rPr>
      </w:pPr>
      <w:r w:rsidRPr="00DC0602">
        <w:rPr>
          <w:noProof/>
        </w:rPr>
        <w:t xml:space="preserve">Oswald, F. L., McAbee, S. T., Redick, T. S., &amp; Hambrick, D. Z. (2015). The development of a short domain-general measure of working memory capacity. </w:t>
      </w:r>
      <w:r w:rsidRPr="00DC0602">
        <w:rPr>
          <w:i/>
          <w:noProof/>
        </w:rPr>
        <w:t>Behavior Research Methods, 47</w:t>
      </w:r>
      <w:r w:rsidRPr="00DC0602">
        <w:rPr>
          <w:noProof/>
        </w:rPr>
        <w:t xml:space="preserve">, 1343-1355. </w:t>
      </w:r>
    </w:p>
    <w:p w14:paraId="607726EA" w14:textId="77777777" w:rsidR="00DC0602" w:rsidRPr="00DC0602" w:rsidRDefault="00DC0602" w:rsidP="00DC0602">
      <w:pPr>
        <w:pStyle w:val="EndNoteBibliography"/>
        <w:rPr>
          <w:noProof/>
        </w:rPr>
      </w:pPr>
    </w:p>
    <w:p w14:paraId="6ED0B7FA" w14:textId="77777777" w:rsidR="00DC0602" w:rsidRPr="00DC0602" w:rsidRDefault="00DC0602" w:rsidP="00DC0602">
      <w:pPr>
        <w:pStyle w:val="EndNoteBibliography"/>
        <w:ind w:left="720" w:hanging="720"/>
        <w:rPr>
          <w:noProof/>
        </w:rPr>
      </w:pPr>
      <w:r w:rsidRPr="00DC0602">
        <w:rPr>
          <w:noProof/>
        </w:rPr>
        <w:t xml:space="preserve">Parsons, S., Kruijt, A.-W., &amp; Fox, E. (2019). Psychological science needs a standard practice of reporting the reliability of cognitive-behavioral measurements. </w:t>
      </w:r>
      <w:r w:rsidRPr="00DC0602">
        <w:rPr>
          <w:i/>
          <w:noProof/>
        </w:rPr>
        <w:t>Advances in methods and practices in psychological science, 2</w:t>
      </w:r>
      <w:r w:rsidRPr="00DC0602">
        <w:rPr>
          <w:noProof/>
        </w:rPr>
        <w:t xml:space="preserve">(4), 378-395. </w:t>
      </w:r>
    </w:p>
    <w:p w14:paraId="1B414AED" w14:textId="77777777" w:rsidR="00DC0602" w:rsidRPr="00DC0602" w:rsidRDefault="00DC0602" w:rsidP="00DC0602">
      <w:pPr>
        <w:pStyle w:val="EndNoteBibliography"/>
        <w:rPr>
          <w:noProof/>
        </w:rPr>
      </w:pPr>
    </w:p>
    <w:p w14:paraId="7819DB81" w14:textId="77777777" w:rsidR="00DC0602" w:rsidRPr="00DC0602" w:rsidRDefault="00DC0602" w:rsidP="00DC0602">
      <w:pPr>
        <w:pStyle w:val="EndNoteBibliography"/>
        <w:ind w:left="720" w:hanging="720"/>
        <w:rPr>
          <w:noProof/>
        </w:rPr>
      </w:pPr>
      <w:r w:rsidRPr="00DC0602">
        <w:rPr>
          <w:noProof/>
        </w:rPr>
        <w:t xml:space="preserve">Pascucci, D., Tanrikulu, Ö. D., Ozkirli, A., Houborg, C., Ceylan, G., Zerr, P., Rafiei, M., &amp; Kristjánsson, Á. (2023). Serial dependence in visual perception: A review. </w:t>
      </w:r>
      <w:r w:rsidRPr="00DC0602">
        <w:rPr>
          <w:i/>
          <w:noProof/>
        </w:rPr>
        <w:t>Journal of Vision, 23</w:t>
      </w:r>
      <w:r w:rsidRPr="00DC0602">
        <w:rPr>
          <w:noProof/>
        </w:rPr>
        <w:t xml:space="preserve">(1), 9-9. </w:t>
      </w:r>
    </w:p>
    <w:p w14:paraId="0A5412C2" w14:textId="77777777" w:rsidR="00DC0602" w:rsidRPr="00DC0602" w:rsidRDefault="00DC0602" w:rsidP="00DC0602">
      <w:pPr>
        <w:pStyle w:val="EndNoteBibliography"/>
        <w:rPr>
          <w:noProof/>
        </w:rPr>
      </w:pPr>
    </w:p>
    <w:p w14:paraId="4C10DCD3" w14:textId="08E1823F" w:rsidR="00DC0602" w:rsidRPr="00DC0602" w:rsidRDefault="00DC0602" w:rsidP="00DC0602">
      <w:pPr>
        <w:pStyle w:val="EndNoteBibliography"/>
        <w:ind w:left="720" w:hanging="720"/>
        <w:rPr>
          <w:noProof/>
        </w:rPr>
      </w:pPr>
      <w:r w:rsidRPr="00DC0602">
        <w:rPr>
          <w:noProof/>
        </w:rPr>
        <w:t>Payne, B., Lavan, N., Knight, S., &amp; McGettigan, C. (2021). Perceptual prioritization of self</w:t>
      </w:r>
      <w:r w:rsidRPr="00DC0602">
        <w:rPr>
          <w:rFonts w:hint="eastAsia"/>
          <w:noProof/>
        </w:rPr>
        <w:t>‐</w:t>
      </w:r>
      <w:r w:rsidRPr="00DC0602">
        <w:rPr>
          <w:noProof/>
        </w:rPr>
        <w:t xml:space="preserve">associated voices. </w:t>
      </w:r>
      <w:r w:rsidRPr="00DC0602">
        <w:rPr>
          <w:i/>
          <w:noProof/>
        </w:rPr>
        <w:t>British Journal of Psychology, 112</w:t>
      </w:r>
      <w:r w:rsidRPr="00DC0602">
        <w:rPr>
          <w:noProof/>
        </w:rPr>
        <w:t xml:space="preserve">(3), 585-610. </w:t>
      </w:r>
      <w:hyperlink r:id="rId78" w:history="1">
        <w:r w:rsidRPr="00DC0602">
          <w:rPr>
            <w:rStyle w:val="ac"/>
            <w:noProof/>
          </w:rPr>
          <w:t>https://doi.org/10.1111/bjop.12479</w:t>
        </w:r>
      </w:hyperlink>
      <w:r w:rsidRPr="00DC0602">
        <w:rPr>
          <w:noProof/>
        </w:rPr>
        <w:t xml:space="preserve"> </w:t>
      </w:r>
    </w:p>
    <w:p w14:paraId="642D4287" w14:textId="77777777" w:rsidR="00DC0602" w:rsidRPr="00DC0602" w:rsidRDefault="00DC0602" w:rsidP="00DC0602">
      <w:pPr>
        <w:pStyle w:val="EndNoteBibliography"/>
        <w:rPr>
          <w:noProof/>
        </w:rPr>
      </w:pPr>
    </w:p>
    <w:p w14:paraId="23E90397" w14:textId="6505E014" w:rsidR="00DC0602" w:rsidRPr="00DC0602" w:rsidRDefault="00DC0602" w:rsidP="00DC0602">
      <w:pPr>
        <w:pStyle w:val="EndNoteBibliography"/>
        <w:ind w:left="720" w:hanging="720"/>
        <w:rPr>
          <w:noProof/>
        </w:rPr>
      </w:pPr>
      <w:r w:rsidRPr="00DC0602">
        <w:rPr>
          <w:noProof/>
        </w:rPr>
        <w:t xml:space="preserve">Pronk, T., Molenaar, D., Wiers, R. W., &amp; Murre, J. (2022). Methods to split cognitive task data for estimating split-half reliability: A comprehensive review and systematic assessment. </w:t>
      </w:r>
      <w:r w:rsidRPr="00DC0602">
        <w:rPr>
          <w:i/>
          <w:noProof/>
        </w:rPr>
        <w:t>Psychonomic Bulletin &amp; Review, 29</w:t>
      </w:r>
      <w:r w:rsidRPr="00DC0602">
        <w:rPr>
          <w:noProof/>
        </w:rPr>
        <w:t xml:space="preserve">(1), 44-54. </w:t>
      </w:r>
      <w:hyperlink r:id="rId79" w:history="1">
        <w:r w:rsidRPr="00DC0602">
          <w:rPr>
            <w:rStyle w:val="ac"/>
            <w:noProof/>
          </w:rPr>
          <w:t>https://doi.org/10.3758/s13423-021-01948-3</w:t>
        </w:r>
      </w:hyperlink>
      <w:r w:rsidRPr="00DC0602">
        <w:rPr>
          <w:noProof/>
        </w:rPr>
        <w:t xml:space="preserve"> </w:t>
      </w:r>
    </w:p>
    <w:p w14:paraId="2CE1BE6C" w14:textId="77777777" w:rsidR="00DC0602" w:rsidRPr="00DC0602" w:rsidRDefault="00DC0602" w:rsidP="00DC0602">
      <w:pPr>
        <w:pStyle w:val="EndNoteBibliography"/>
        <w:rPr>
          <w:noProof/>
        </w:rPr>
      </w:pPr>
    </w:p>
    <w:p w14:paraId="1AA89058" w14:textId="663AEA62" w:rsidR="00DC0602" w:rsidRPr="00DC0602" w:rsidRDefault="00DC0602" w:rsidP="00DC0602">
      <w:pPr>
        <w:pStyle w:val="EndNoteBibliography"/>
        <w:ind w:left="720" w:hanging="720"/>
        <w:rPr>
          <w:noProof/>
        </w:rPr>
      </w:pPr>
      <w:r w:rsidRPr="00DC0602">
        <w:rPr>
          <w:noProof/>
        </w:rPr>
        <w:t xml:space="preserve">Qian, H., Wang, Z., Li, C., &amp; Gao, X. (2020). Prioritised self-referential processing is modulated by emotional arousal. </w:t>
      </w:r>
      <w:r w:rsidRPr="00DC0602">
        <w:rPr>
          <w:i/>
          <w:noProof/>
        </w:rPr>
        <w:t>Quarterly journal of experimental psychology, 73</w:t>
      </w:r>
      <w:r w:rsidRPr="00DC0602">
        <w:rPr>
          <w:noProof/>
        </w:rPr>
        <w:t xml:space="preserve">(5), 688-697. </w:t>
      </w:r>
      <w:hyperlink r:id="rId80" w:history="1">
        <w:r w:rsidRPr="00DC0602">
          <w:rPr>
            <w:rStyle w:val="ac"/>
            <w:noProof/>
          </w:rPr>
          <w:t>https://doi.org/10.1177/1747021819892158</w:t>
        </w:r>
      </w:hyperlink>
      <w:r w:rsidRPr="00DC0602">
        <w:rPr>
          <w:noProof/>
        </w:rPr>
        <w:t xml:space="preserve"> </w:t>
      </w:r>
    </w:p>
    <w:p w14:paraId="1BC0CF83" w14:textId="77777777" w:rsidR="00DC0602" w:rsidRPr="00DC0602" w:rsidRDefault="00DC0602" w:rsidP="00DC0602">
      <w:pPr>
        <w:pStyle w:val="EndNoteBibliography"/>
        <w:rPr>
          <w:noProof/>
        </w:rPr>
      </w:pPr>
    </w:p>
    <w:p w14:paraId="111DEBB6" w14:textId="73880E98" w:rsidR="00DC0602" w:rsidRPr="00DC0602" w:rsidRDefault="00DC0602" w:rsidP="00DC0602">
      <w:pPr>
        <w:pStyle w:val="EndNoteBibliography"/>
        <w:ind w:left="720" w:hanging="720"/>
        <w:rPr>
          <w:noProof/>
        </w:rPr>
      </w:pPr>
      <w:r w:rsidRPr="00DC0602">
        <w:rPr>
          <w:noProof/>
        </w:rPr>
        <w:t xml:space="preserve">R Core Team. (2023). R: A Language and Environment for Statistical Computing. </w:t>
      </w:r>
      <w:hyperlink r:id="rId81" w:history="1">
        <w:r w:rsidRPr="00DC0602">
          <w:rPr>
            <w:rStyle w:val="ac"/>
            <w:noProof/>
          </w:rPr>
          <w:t>https://www.R-project.org/</w:t>
        </w:r>
      </w:hyperlink>
      <w:r w:rsidRPr="00DC0602">
        <w:rPr>
          <w:noProof/>
        </w:rPr>
        <w:t xml:space="preserve"> </w:t>
      </w:r>
    </w:p>
    <w:p w14:paraId="46C06CAE" w14:textId="77777777" w:rsidR="00DC0602" w:rsidRPr="00DC0602" w:rsidRDefault="00DC0602" w:rsidP="00DC0602">
      <w:pPr>
        <w:pStyle w:val="EndNoteBibliography"/>
        <w:rPr>
          <w:noProof/>
        </w:rPr>
      </w:pPr>
    </w:p>
    <w:p w14:paraId="6B955A1C" w14:textId="77777777" w:rsidR="00DC0602" w:rsidRPr="00DC0602" w:rsidRDefault="00DC0602" w:rsidP="00DC0602">
      <w:pPr>
        <w:pStyle w:val="EndNoteBibliography"/>
        <w:ind w:left="720" w:hanging="720"/>
        <w:rPr>
          <w:noProof/>
        </w:rPr>
      </w:pPr>
      <w:r w:rsidRPr="00DC0602">
        <w:rPr>
          <w:noProof/>
        </w:rPr>
        <w:t xml:space="preserve">Rad, M. S., Martingano, A. J., &amp; Ginges, J. (2018). Toward a psychology of Homo sapiens: Making psychological science more representative of the human population. </w:t>
      </w:r>
      <w:r w:rsidRPr="00DC0602">
        <w:rPr>
          <w:i/>
          <w:noProof/>
        </w:rPr>
        <w:t>Proceedings of the National Academy of Sciences, 115</w:t>
      </w:r>
      <w:r w:rsidRPr="00DC0602">
        <w:rPr>
          <w:noProof/>
        </w:rPr>
        <w:t xml:space="preserve">(45), 11401-11405. </w:t>
      </w:r>
    </w:p>
    <w:p w14:paraId="5B2C3A48" w14:textId="77777777" w:rsidR="00DC0602" w:rsidRPr="00DC0602" w:rsidRDefault="00DC0602" w:rsidP="00DC0602">
      <w:pPr>
        <w:pStyle w:val="EndNoteBibliography"/>
        <w:rPr>
          <w:noProof/>
        </w:rPr>
      </w:pPr>
    </w:p>
    <w:p w14:paraId="79F0CD80" w14:textId="10DA1461" w:rsidR="00DC0602" w:rsidRPr="00DC0602" w:rsidRDefault="00DC0602" w:rsidP="00DC0602">
      <w:pPr>
        <w:pStyle w:val="EndNoteBibliography"/>
        <w:ind w:left="720" w:hanging="720"/>
        <w:rPr>
          <w:noProof/>
        </w:rPr>
      </w:pPr>
      <w:r w:rsidRPr="00DC0602">
        <w:rPr>
          <w:noProof/>
        </w:rPr>
        <w:t xml:space="preserve">Revelle, W. R. (2017). psych: Procedures for personality and psychological research. </w:t>
      </w:r>
      <w:hyperlink r:id="rId82" w:history="1">
        <w:r w:rsidRPr="00DC0602">
          <w:rPr>
            <w:rStyle w:val="ac"/>
            <w:noProof/>
          </w:rPr>
          <w:t>https://CRAN.R-project.org/package=psych</w:t>
        </w:r>
      </w:hyperlink>
      <w:r w:rsidRPr="00DC0602">
        <w:rPr>
          <w:noProof/>
        </w:rPr>
        <w:t xml:space="preserve"> </w:t>
      </w:r>
    </w:p>
    <w:p w14:paraId="34785D2D" w14:textId="77777777" w:rsidR="00DC0602" w:rsidRPr="00DC0602" w:rsidRDefault="00DC0602" w:rsidP="00DC0602">
      <w:pPr>
        <w:pStyle w:val="EndNoteBibliography"/>
        <w:rPr>
          <w:noProof/>
        </w:rPr>
      </w:pPr>
    </w:p>
    <w:p w14:paraId="6CD05F5B" w14:textId="44939316" w:rsidR="00DC0602" w:rsidRPr="00DC0602" w:rsidRDefault="00DC0602" w:rsidP="00DC0602">
      <w:pPr>
        <w:pStyle w:val="EndNoteBibliography"/>
        <w:ind w:left="720" w:hanging="720"/>
        <w:rPr>
          <w:noProof/>
        </w:rPr>
      </w:pPr>
      <w:r w:rsidRPr="00DC0602">
        <w:rPr>
          <w:noProof/>
        </w:rPr>
        <w:t xml:space="preserve">Rogers, T. B., Kuiper, N. A., &amp; Kirker, W. S. (1977, Sep). Self-reference and the encoding of personal information. </w:t>
      </w:r>
      <w:r w:rsidRPr="00DC0602">
        <w:rPr>
          <w:i/>
          <w:noProof/>
        </w:rPr>
        <w:t>J Pers Soc Psychol, 35</w:t>
      </w:r>
      <w:r w:rsidRPr="00DC0602">
        <w:rPr>
          <w:noProof/>
        </w:rPr>
        <w:t xml:space="preserve">(9), 677-688. </w:t>
      </w:r>
      <w:hyperlink r:id="rId83" w:history="1">
        <w:r w:rsidRPr="00DC0602">
          <w:rPr>
            <w:rStyle w:val="ac"/>
            <w:noProof/>
          </w:rPr>
          <w:t>https://doi.org/10.1037//0022-3514.35.9.677</w:t>
        </w:r>
      </w:hyperlink>
      <w:r w:rsidRPr="00DC0602">
        <w:rPr>
          <w:noProof/>
        </w:rPr>
        <w:t xml:space="preserve"> </w:t>
      </w:r>
    </w:p>
    <w:p w14:paraId="09FC6068" w14:textId="77777777" w:rsidR="00DC0602" w:rsidRPr="00DC0602" w:rsidRDefault="00DC0602" w:rsidP="00DC0602">
      <w:pPr>
        <w:pStyle w:val="EndNoteBibliography"/>
        <w:rPr>
          <w:noProof/>
        </w:rPr>
      </w:pPr>
    </w:p>
    <w:p w14:paraId="42BA799F" w14:textId="455F4F2A" w:rsidR="00DC0602" w:rsidRPr="00DC0602" w:rsidRDefault="00DC0602" w:rsidP="00DC0602">
      <w:pPr>
        <w:pStyle w:val="EndNoteBibliography"/>
        <w:ind w:left="720" w:hanging="720"/>
        <w:rPr>
          <w:noProof/>
        </w:rPr>
      </w:pPr>
      <w:r w:rsidRPr="00DC0602">
        <w:rPr>
          <w:noProof/>
        </w:rPr>
        <w:t xml:space="preserve">Schäfer, S., &amp; Frings, C. (2019). Understanding self-prioritisation: The prioritisation of self-relevant stimuli and its relation to the individual self-esteem. </w:t>
      </w:r>
      <w:r w:rsidRPr="00DC0602">
        <w:rPr>
          <w:i/>
          <w:noProof/>
        </w:rPr>
        <w:t>Journal of cognitive psychology, 31</w:t>
      </w:r>
      <w:r w:rsidRPr="00DC0602">
        <w:rPr>
          <w:noProof/>
        </w:rPr>
        <w:t xml:space="preserve">(8), 813-824. </w:t>
      </w:r>
      <w:hyperlink r:id="rId84" w:history="1">
        <w:r w:rsidRPr="00DC0602">
          <w:rPr>
            <w:rStyle w:val="ac"/>
            <w:noProof/>
          </w:rPr>
          <w:t>https://doi.org/10.1080/20445911.2019.1686393</w:t>
        </w:r>
      </w:hyperlink>
      <w:r w:rsidRPr="00DC0602">
        <w:rPr>
          <w:noProof/>
        </w:rPr>
        <w:t xml:space="preserve"> </w:t>
      </w:r>
    </w:p>
    <w:p w14:paraId="40A636D3" w14:textId="77777777" w:rsidR="00DC0602" w:rsidRPr="00DC0602" w:rsidRDefault="00DC0602" w:rsidP="00DC0602">
      <w:pPr>
        <w:pStyle w:val="EndNoteBibliography"/>
        <w:rPr>
          <w:noProof/>
        </w:rPr>
      </w:pPr>
    </w:p>
    <w:p w14:paraId="33963984" w14:textId="7D07C830" w:rsidR="00DC0602" w:rsidRPr="00DC0602" w:rsidRDefault="00DC0602" w:rsidP="00DC0602">
      <w:pPr>
        <w:pStyle w:val="EndNoteBibliography"/>
        <w:ind w:left="720" w:hanging="720"/>
        <w:rPr>
          <w:noProof/>
        </w:rPr>
      </w:pPr>
      <w:r w:rsidRPr="00DC0602">
        <w:rPr>
          <w:noProof/>
        </w:rPr>
        <w:t xml:space="preserve">Shapiro, K. L., Caldwell, J., &amp; Sorensen, R. E. (1997). Personal names and the attentional blink: a visual "cocktail party" effect. </w:t>
      </w:r>
      <w:r w:rsidRPr="00DC0602">
        <w:rPr>
          <w:i/>
          <w:noProof/>
        </w:rPr>
        <w:t>J Exp Psychol Hum Percept Perform, 23</w:t>
      </w:r>
      <w:r w:rsidRPr="00DC0602">
        <w:rPr>
          <w:noProof/>
        </w:rPr>
        <w:t xml:space="preserve">(2), 504-514. </w:t>
      </w:r>
      <w:hyperlink r:id="rId85" w:history="1">
        <w:r w:rsidRPr="00DC0602">
          <w:rPr>
            <w:rStyle w:val="ac"/>
            <w:noProof/>
          </w:rPr>
          <w:t>https://doi.org/10.1037//0096-1523.23.2.504</w:t>
        </w:r>
      </w:hyperlink>
      <w:r w:rsidRPr="00DC0602">
        <w:rPr>
          <w:noProof/>
        </w:rPr>
        <w:t xml:space="preserve"> </w:t>
      </w:r>
    </w:p>
    <w:p w14:paraId="3E9D13CA" w14:textId="77777777" w:rsidR="00DC0602" w:rsidRPr="00DC0602" w:rsidRDefault="00DC0602" w:rsidP="00DC0602">
      <w:pPr>
        <w:pStyle w:val="EndNoteBibliography"/>
        <w:rPr>
          <w:noProof/>
        </w:rPr>
      </w:pPr>
    </w:p>
    <w:p w14:paraId="2BB20188" w14:textId="77777777" w:rsidR="00DC0602" w:rsidRPr="00DC0602" w:rsidRDefault="00DC0602" w:rsidP="00DC0602">
      <w:pPr>
        <w:pStyle w:val="EndNoteBibliography"/>
        <w:ind w:left="720" w:hanging="720"/>
        <w:rPr>
          <w:noProof/>
        </w:rPr>
      </w:pPr>
      <w:r w:rsidRPr="00DC0602">
        <w:rPr>
          <w:noProof/>
        </w:rPr>
        <w:lastRenderedPageBreak/>
        <w:t xml:space="preserve">Siegelman, N., Bogaerts, L., &amp; Frost, R. (2017). Measuring individual differences in statistical learning: Current pitfalls and possible solutions. </w:t>
      </w:r>
      <w:r w:rsidRPr="00DC0602">
        <w:rPr>
          <w:i/>
          <w:noProof/>
        </w:rPr>
        <w:t>Behavior Research Methods, 49</w:t>
      </w:r>
      <w:r w:rsidRPr="00DC0602">
        <w:rPr>
          <w:noProof/>
        </w:rPr>
        <w:t xml:space="preserve">, 418-432. </w:t>
      </w:r>
    </w:p>
    <w:p w14:paraId="58E9CE6B" w14:textId="77777777" w:rsidR="00DC0602" w:rsidRPr="00DC0602" w:rsidRDefault="00DC0602" w:rsidP="00DC0602">
      <w:pPr>
        <w:pStyle w:val="EndNoteBibliography"/>
        <w:rPr>
          <w:noProof/>
        </w:rPr>
      </w:pPr>
    </w:p>
    <w:p w14:paraId="0D41982B" w14:textId="1D3351F5" w:rsidR="00DC0602" w:rsidRPr="00DC0602" w:rsidRDefault="00DC0602" w:rsidP="00DC0602">
      <w:pPr>
        <w:pStyle w:val="EndNoteBibliography"/>
        <w:ind w:left="720" w:hanging="720"/>
        <w:rPr>
          <w:noProof/>
        </w:rPr>
      </w:pPr>
      <w:r w:rsidRPr="00DC0602">
        <w:rPr>
          <w:noProof/>
        </w:rPr>
        <w:t xml:space="preserve">Stoeber, J., &amp; Eysenck, M. W. (2008). Perfectionism and efficiency: Accuracy, response bias, and invested time in proof-reading performance. </w:t>
      </w:r>
      <w:r w:rsidRPr="00DC0602">
        <w:rPr>
          <w:i/>
          <w:noProof/>
        </w:rPr>
        <w:t>Journal of research in personality, 42</w:t>
      </w:r>
      <w:r w:rsidRPr="00DC0602">
        <w:rPr>
          <w:noProof/>
        </w:rPr>
        <w:t xml:space="preserve">(6), 1673-1678. </w:t>
      </w:r>
      <w:hyperlink r:id="rId86" w:history="1">
        <w:r w:rsidRPr="00DC0602">
          <w:rPr>
            <w:rStyle w:val="ac"/>
            <w:noProof/>
          </w:rPr>
          <w:t>https://doi.org/10.1016/j.jrp.2008.08.001</w:t>
        </w:r>
      </w:hyperlink>
      <w:r w:rsidRPr="00DC0602">
        <w:rPr>
          <w:noProof/>
        </w:rPr>
        <w:t xml:space="preserve"> </w:t>
      </w:r>
    </w:p>
    <w:p w14:paraId="06581877" w14:textId="77777777" w:rsidR="00DC0602" w:rsidRPr="00DC0602" w:rsidRDefault="00DC0602" w:rsidP="00DC0602">
      <w:pPr>
        <w:pStyle w:val="EndNoteBibliography"/>
        <w:rPr>
          <w:noProof/>
        </w:rPr>
      </w:pPr>
    </w:p>
    <w:p w14:paraId="7A24C8F2" w14:textId="67E06FD1" w:rsidR="00DC0602" w:rsidRPr="00DC0602" w:rsidRDefault="00DC0602" w:rsidP="00DC0602">
      <w:pPr>
        <w:pStyle w:val="EndNoteBibliography"/>
        <w:ind w:left="720" w:hanging="720"/>
        <w:rPr>
          <w:noProof/>
        </w:rPr>
      </w:pPr>
      <w:r w:rsidRPr="00DC0602">
        <w:rPr>
          <w:noProof/>
        </w:rPr>
        <w:t xml:space="preserve">Strachan, J. W., Constable, M. D., &amp; Knoblich, G. (2020). It goes with the territory: Ownership across spatial boundaries. </w:t>
      </w:r>
      <w:r w:rsidRPr="00DC0602">
        <w:rPr>
          <w:i/>
          <w:noProof/>
        </w:rPr>
        <w:t>Journal of Experimental Psychology: Human Perception and Performance, 46</w:t>
      </w:r>
      <w:r w:rsidRPr="00DC0602">
        <w:rPr>
          <w:noProof/>
        </w:rPr>
        <w:t xml:space="preserve">(8), 789. </w:t>
      </w:r>
      <w:hyperlink r:id="rId87" w:history="1">
        <w:r w:rsidRPr="00DC0602">
          <w:rPr>
            <w:rStyle w:val="ac"/>
            <w:noProof/>
          </w:rPr>
          <w:t>https://doi.org/10.1037/xhp0000742</w:t>
        </w:r>
      </w:hyperlink>
      <w:r w:rsidRPr="00DC0602">
        <w:rPr>
          <w:noProof/>
        </w:rPr>
        <w:t xml:space="preserve"> </w:t>
      </w:r>
    </w:p>
    <w:p w14:paraId="1078C52A" w14:textId="77777777" w:rsidR="00DC0602" w:rsidRPr="00DC0602" w:rsidRDefault="00DC0602" w:rsidP="00DC0602">
      <w:pPr>
        <w:pStyle w:val="EndNoteBibliography"/>
        <w:rPr>
          <w:noProof/>
        </w:rPr>
      </w:pPr>
    </w:p>
    <w:p w14:paraId="1FC22EC0" w14:textId="41765E2F" w:rsidR="00DC0602" w:rsidRPr="00DC0602" w:rsidRDefault="00DC0602" w:rsidP="00DC0602">
      <w:pPr>
        <w:pStyle w:val="EndNoteBibliography"/>
        <w:ind w:left="720" w:hanging="720"/>
        <w:rPr>
          <w:noProof/>
        </w:rPr>
      </w:pPr>
      <w:r w:rsidRPr="00DC0602">
        <w:rPr>
          <w:noProof/>
        </w:rPr>
        <w:t xml:space="preserve">Sui, J., He, X., &amp; Humphreys, G. W. (2012). Perceptual effects of social salience: Evidence from self-prioritization effects on perceptual matching. </w:t>
      </w:r>
      <w:r w:rsidRPr="00DC0602">
        <w:rPr>
          <w:i/>
          <w:noProof/>
        </w:rPr>
        <w:t>Journal of experimental psychology. Human perception and performance, 38</w:t>
      </w:r>
      <w:r w:rsidRPr="00DC0602">
        <w:rPr>
          <w:noProof/>
        </w:rPr>
        <w:t xml:space="preserve">(5), 1105-1117. </w:t>
      </w:r>
      <w:hyperlink r:id="rId88" w:history="1">
        <w:r w:rsidRPr="00DC0602">
          <w:rPr>
            <w:rStyle w:val="ac"/>
            <w:noProof/>
          </w:rPr>
          <w:t>https://doi.org/10.1037/a0029792</w:t>
        </w:r>
      </w:hyperlink>
      <w:r w:rsidRPr="00DC0602">
        <w:rPr>
          <w:noProof/>
        </w:rPr>
        <w:t xml:space="preserve"> </w:t>
      </w:r>
    </w:p>
    <w:p w14:paraId="3E68F72A" w14:textId="77777777" w:rsidR="00DC0602" w:rsidRPr="00DC0602" w:rsidRDefault="00DC0602" w:rsidP="00DC0602">
      <w:pPr>
        <w:pStyle w:val="EndNoteBibliography"/>
        <w:rPr>
          <w:noProof/>
        </w:rPr>
      </w:pPr>
    </w:p>
    <w:p w14:paraId="4371B5EF" w14:textId="2409657A" w:rsidR="00DC0602" w:rsidRPr="00DC0602" w:rsidRDefault="00DC0602" w:rsidP="00DC0602">
      <w:pPr>
        <w:pStyle w:val="EndNoteBibliography"/>
        <w:ind w:left="720" w:hanging="720"/>
        <w:rPr>
          <w:noProof/>
        </w:rPr>
      </w:pPr>
      <w:r w:rsidRPr="00DC0602">
        <w:rPr>
          <w:noProof/>
        </w:rPr>
        <w:t xml:space="preserve">Sui, J., &amp; Humphreys, G. W. (2013, Nov). Self-referential processing is distinct from semantic elaboration: Evidence from long-term memory effects in a patient with amnesia and semantic impairments. </w:t>
      </w:r>
      <w:r w:rsidRPr="00DC0602">
        <w:rPr>
          <w:i/>
          <w:noProof/>
        </w:rPr>
        <w:t>Neuropsychologia, 51</w:t>
      </w:r>
      <w:r w:rsidRPr="00DC0602">
        <w:rPr>
          <w:noProof/>
        </w:rPr>
        <w:t xml:space="preserve">(13), 2663-2673. </w:t>
      </w:r>
      <w:hyperlink r:id="rId89" w:history="1">
        <w:r w:rsidRPr="00DC0602">
          <w:rPr>
            <w:rStyle w:val="ac"/>
            <w:noProof/>
          </w:rPr>
          <w:t>https://doi.org/10.1016/j.neuropsychologia.2013.07.025</w:t>
        </w:r>
      </w:hyperlink>
      <w:r w:rsidRPr="00DC0602">
        <w:rPr>
          <w:noProof/>
        </w:rPr>
        <w:t xml:space="preserve"> </w:t>
      </w:r>
    </w:p>
    <w:p w14:paraId="2468C7EB" w14:textId="77777777" w:rsidR="00DC0602" w:rsidRPr="00DC0602" w:rsidRDefault="00DC0602" w:rsidP="00DC0602">
      <w:pPr>
        <w:pStyle w:val="EndNoteBibliography"/>
        <w:rPr>
          <w:noProof/>
        </w:rPr>
      </w:pPr>
    </w:p>
    <w:p w14:paraId="0549776F" w14:textId="191E1298" w:rsidR="00DC0602" w:rsidRPr="00DC0602" w:rsidRDefault="00DC0602" w:rsidP="00DC0602">
      <w:pPr>
        <w:pStyle w:val="EndNoteBibliography"/>
        <w:ind w:left="720" w:hanging="720"/>
        <w:rPr>
          <w:noProof/>
        </w:rPr>
      </w:pPr>
      <w:r w:rsidRPr="00DC0602">
        <w:rPr>
          <w:noProof/>
        </w:rPr>
        <w:t xml:space="preserve">Sui, J., &amp; Humphreys, G. W. (2017). The self survives extinction: Self-association biases attention in patients with visual extinction. </w:t>
      </w:r>
      <w:r w:rsidRPr="00DC0602">
        <w:rPr>
          <w:i/>
          <w:noProof/>
        </w:rPr>
        <w:t>Cortex, 95</w:t>
      </w:r>
      <w:r w:rsidRPr="00DC0602">
        <w:rPr>
          <w:noProof/>
        </w:rPr>
        <w:t xml:space="preserve">, 248-256. </w:t>
      </w:r>
      <w:hyperlink r:id="rId90" w:history="1">
        <w:r w:rsidRPr="00DC0602">
          <w:rPr>
            <w:rStyle w:val="ac"/>
            <w:noProof/>
          </w:rPr>
          <w:t>https://doi.org/10.1016/j.cortex.2017.08.006</w:t>
        </w:r>
      </w:hyperlink>
      <w:r w:rsidRPr="00DC0602">
        <w:rPr>
          <w:noProof/>
        </w:rPr>
        <w:t xml:space="preserve"> </w:t>
      </w:r>
    </w:p>
    <w:p w14:paraId="7DFA831F" w14:textId="77777777" w:rsidR="00DC0602" w:rsidRPr="00DC0602" w:rsidRDefault="00DC0602" w:rsidP="00DC0602">
      <w:pPr>
        <w:pStyle w:val="EndNoteBibliography"/>
        <w:rPr>
          <w:noProof/>
        </w:rPr>
      </w:pPr>
    </w:p>
    <w:p w14:paraId="2E1A7E07" w14:textId="55AEFC17" w:rsidR="00DC0602" w:rsidRPr="00DC0602" w:rsidRDefault="00DC0602" w:rsidP="00DC0602">
      <w:pPr>
        <w:pStyle w:val="EndNoteBibliography"/>
        <w:ind w:left="720" w:hanging="720"/>
        <w:rPr>
          <w:noProof/>
        </w:rPr>
      </w:pPr>
      <w:r w:rsidRPr="00DC0602">
        <w:rPr>
          <w:noProof/>
        </w:rPr>
        <w:t xml:space="preserve">Svensson, S. L., Golubickis, M., Maclean, H., Falbén, J. K., Persson, L. M., Tsamadi, D., Caughey, S., Sahraie, A., &amp; Macrae, C. N. (2022). More or less of me and you: self-relevance augments the effects of item probability on stimulus prioritization. </w:t>
      </w:r>
      <w:r w:rsidRPr="00DC0602">
        <w:rPr>
          <w:i/>
          <w:noProof/>
        </w:rPr>
        <w:t>Psychological Research, 86</w:t>
      </w:r>
      <w:r w:rsidRPr="00DC0602">
        <w:rPr>
          <w:noProof/>
        </w:rPr>
        <w:t xml:space="preserve">(4), 1145-1164. </w:t>
      </w:r>
      <w:hyperlink r:id="rId91" w:history="1">
        <w:r w:rsidRPr="00DC0602">
          <w:rPr>
            <w:rStyle w:val="ac"/>
            <w:noProof/>
          </w:rPr>
          <w:t>https://doi.org/10.1007/s00426-021-01562-x</w:t>
        </w:r>
      </w:hyperlink>
      <w:r w:rsidRPr="00DC0602">
        <w:rPr>
          <w:noProof/>
        </w:rPr>
        <w:t xml:space="preserve"> </w:t>
      </w:r>
    </w:p>
    <w:p w14:paraId="427564E7" w14:textId="77777777" w:rsidR="00DC0602" w:rsidRPr="00DC0602" w:rsidRDefault="00DC0602" w:rsidP="00DC0602">
      <w:pPr>
        <w:pStyle w:val="EndNoteBibliography"/>
        <w:rPr>
          <w:noProof/>
        </w:rPr>
      </w:pPr>
    </w:p>
    <w:p w14:paraId="7DF1AD8C" w14:textId="61701B85" w:rsidR="00DC0602" w:rsidRPr="00DC0602" w:rsidRDefault="00DC0602" w:rsidP="00DC0602">
      <w:pPr>
        <w:pStyle w:val="EndNoteBibliography"/>
        <w:ind w:left="720" w:hanging="720"/>
        <w:rPr>
          <w:noProof/>
        </w:rPr>
      </w:pPr>
      <w:r w:rsidRPr="00DC0602">
        <w:rPr>
          <w:noProof/>
        </w:rPr>
        <w:t xml:space="preserve">Symons, C. S., &amp; Johnson, B. T. (1997, May). The self-reference effect in memory: a meta-analysis. </w:t>
      </w:r>
      <w:r w:rsidRPr="00DC0602">
        <w:rPr>
          <w:i/>
          <w:noProof/>
        </w:rPr>
        <w:t>Psychological Bulletin, 121</w:t>
      </w:r>
      <w:r w:rsidRPr="00DC0602">
        <w:rPr>
          <w:noProof/>
        </w:rPr>
        <w:t xml:space="preserve">(3), 371-394. </w:t>
      </w:r>
      <w:hyperlink r:id="rId92" w:history="1">
        <w:r w:rsidRPr="00DC0602">
          <w:rPr>
            <w:rStyle w:val="ac"/>
            <w:noProof/>
          </w:rPr>
          <w:t>https://doi.org/10.1037/0033-2909.121.3.371</w:t>
        </w:r>
      </w:hyperlink>
      <w:r w:rsidRPr="00DC0602">
        <w:rPr>
          <w:noProof/>
        </w:rPr>
        <w:t xml:space="preserve"> </w:t>
      </w:r>
    </w:p>
    <w:p w14:paraId="646B1840" w14:textId="77777777" w:rsidR="00DC0602" w:rsidRPr="00DC0602" w:rsidRDefault="00DC0602" w:rsidP="00DC0602">
      <w:pPr>
        <w:pStyle w:val="EndNoteBibliography"/>
        <w:rPr>
          <w:noProof/>
        </w:rPr>
      </w:pPr>
    </w:p>
    <w:p w14:paraId="2C93E810" w14:textId="119C48FD" w:rsidR="00DC0602" w:rsidRPr="00DC0602" w:rsidRDefault="00DC0602" w:rsidP="00DC0602">
      <w:pPr>
        <w:pStyle w:val="EndNoteBibliography"/>
        <w:ind w:left="720" w:hanging="720"/>
        <w:rPr>
          <w:noProof/>
        </w:rPr>
      </w:pPr>
      <w:r w:rsidRPr="00DC0602">
        <w:rPr>
          <w:noProof/>
        </w:rPr>
        <w:t xml:space="preserve">Turk, D. J., Heatherton, T. F., Kelley, W. M., Funnell, M. G., Gazzaniga, M. S., &amp; Macrae, C. N. (2002). Mike or me? Self-recognition in a split-brain patient. </w:t>
      </w:r>
      <w:r w:rsidRPr="00DC0602">
        <w:rPr>
          <w:i/>
          <w:noProof/>
        </w:rPr>
        <w:t>Nature neuroscience, 5</w:t>
      </w:r>
      <w:r w:rsidRPr="00DC0602">
        <w:rPr>
          <w:noProof/>
        </w:rPr>
        <w:t xml:space="preserve">(9), 841-842. </w:t>
      </w:r>
      <w:hyperlink r:id="rId93" w:history="1">
        <w:r w:rsidRPr="00DC0602">
          <w:rPr>
            <w:rStyle w:val="ac"/>
            <w:noProof/>
          </w:rPr>
          <w:t>https://doi.org/10.1038/nn907</w:t>
        </w:r>
      </w:hyperlink>
      <w:r w:rsidRPr="00DC0602">
        <w:rPr>
          <w:noProof/>
        </w:rPr>
        <w:t xml:space="preserve"> </w:t>
      </w:r>
    </w:p>
    <w:p w14:paraId="79F4EB8F" w14:textId="77777777" w:rsidR="00DC0602" w:rsidRPr="00DC0602" w:rsidRDefault="00DC0602" w:rsidP="00DC0602">
      <w:pPr>
        <w:pStyle w:val="EndNoteBibliography"/>
        <w:rPr>
          <w:noProof/>
        </w:rPr>
      </w:pPr>
    </w:p>
    <w:p w14:paraId="50B15B05" w14:textId="77777777" w:rsidR="00DC0602" w:rsidRPr="00DC0602" w:rsidRDefault="00DC0602" w:rsidP="00DC0602">
      <w:pPr>
        <w:pStyle w:val="EndNoteBibliography"/>
        <w:ind w:left="720" w:hanging="720"/>
        <w:rPr>
          <w:noProof/>
        </w:rPr>
      </w:pPr>
      <w:r w:rsidRPr="00DC0602">
        <w:rPr>
          <w:noProof/>
        </w:rPr>
        <w:t xml:space="preserve">Viechtbauer, W. (2010). Conducting meta-analyses in R with the metafor package. </w:t>
      </w:r>
      <w:r w:rsidRPr="00DC0602">
        <w:rPr>
          <w:i/>
          <w:noProof/>
        </w:rPr>
        <w:t>Journal of statistical software, 36</w:t>
      </w:r>
      <w:r w:rsidRPr="00DC0602">
        <w:rPr>
          <w:noProof/>
        </w:rPr>
        <w:t xml:space="preserve">, 1-48. </w:t>
      </w:r>
    </w:p>
    <w:p w14:paraId="26EDE7AB" w14:textId="77777777" w:rsidR="00DC0602" w:rsidRPr="00DC0602" w:rsidRDefault="00DC0602" w:rsidP="00DC0602">
      <w:pPr>
        <w:pStyle w:val="EndNoteBibliography"/>
        <w:rPr>
          <w:noProof/>
        </w:rPr>
      </w:pPr>
    </w:p>
    <w:p w14:paraId="36E7F78C" w14:textId="77777777" w:rsidR="00DC0602" w:rsidRPr="00DC0602" w:rsidRDefault="00DC0602" w:rsidP="00DC0602">
      <w:pPr>
        <w:pStyle w:val="EndNoteBibliography"/>
        <w:ind w:left="720" w:hanging="720"/>
        <w:rPr>
          <w:noProof/>
        </w:rPr>
      </w:pPr>
      <w:r w:rsidRPr="00DC0602">
        <w:rPr>
          <w:noProof/>
        </w:rPr>
        <w:t xml:space="preserve">Wabersich, D., &amp; Vandekerckhove, J. (2014). The RWiener Package: an R Package Providing Distribution Functions for the Wiener Diffusion Model. </w:t>
      </w:r>
      <w:r w:rsidRPr="00DC0602">
        <w:rPr>
          <w:i/>
          <w:noProof/>
        </w:rPr>
        <w:t>R Journal, 6</w:t>
      </w:r>
      <w:r w:rsidRPr="00DC0602">
        <w:rPr>
          <w:noProof/>
        </w:rPr>
        <w:t xml:space="preserve">(1). </w:t>
      </w:r>
    </w:p>
    <w:p w14:paraId="201B3215" w14:textId="77777777" w:rsidR="00DC0602" w:rsidRPr="00DC0602" w:rsidRDefault="00DC0602" w:rsidP="00DC0602">
      <w:pPr>
        <w:pStyle w:val="EndNoteBibliography"/>
        <w:rPr>
          <w:noProof/>
        </w:rPr>
      </w:pPr>
    </w:p>
    <w:p w14:paraId="3FEBD957" w14:textId="048914A2" w:rsidR="00DC0602" w:rsidRPr="00DC0602" w:rsidRDefault="00DC0602" w:rsidP="00DC0602">
      <w:pPr>
        <w:pStyle w:val="EndNoteBibliography"/>
        <w:ind w:left="720" w:hanging="720"/>
        <w:rPr>
          <w:noProof/>
        </w:rPr>
      </w:pPr>
      <w:r w:rsidRPr="00DC0602">
        <w:rPr>
          <w:noProof/>
        </w:rPr>
        <w:lastRenderedPageBreak/>
        <w:t xml:space="preserve">Wagenmakers, E.-J., Van Der Maas, H. L., &amp; Grasman, R. P. (2007). An EZ-diffusion model for response time and accuracy. </w:t>
      </w:r>
      <w:r w:rsidRPr="00DC0602">
        <w:rPr>
          <w:i/>
          <w:noProof/>
        </w:rPr>
        <w:t>Psychonomic Bulletin &amp; Review, 14</w:t>
      </w:r>
      <w:r w:rsidRPr="00DC0602">
        <w:rPr>
          <w:noProof/>
        </w:rPr>
        <w:t xml:space="preserve">(1), 3-22. </w:t>
      </w:r>
      <w:hyperlink r:id="rId94" w:history="1">
        <w:r w:rsidRPr="00DC0602">
          <w:rPr>
            <w:rStyle w:val="ac"/>
            <w:noProof/>
          </w:rPr>
          <w:t>https://doi.org/10.3758/BF03194023</w:t>
        </w:r>
      </w:hyperlink>
      <w:r w:rsidRPr="00DC0602">
        <w:rPr>
          <w:noProof/>
        </w:rPr>
        <w:t xml:space="preserve"> </w:t>
      </w:r>
    </w:p>
    <w:p w14:paraId="02EA0FF5" w14:textId="77777777" w:rsidR="00DC0602" w:rsidRPr="00DC0602" w:rsidRDefault="00DC0602" w:rsidP="00DC0602">
      <w:pPr>
        <w:pStyle w:val="EndNoteBibliography"/>
        <w:rPr>
          <w:noProof/>
        </w:rPr>
      </w:pPr>
    </w:p>
    <w:p w14:paraId="687046F1" w14:textId="11DDA37E" w:rsidR="00DC0602" w:rsidRPr="00DC0602" w:rsidRDefault="00DC0602" w:rsidP="00DC0602">
      <w:pPr>
        <w:pStyle w:val="EndNoteBibliography"/>
        <w:ind w:left="720" w:hanging="720"/>
        <w:rPr>
          <w:noProof/>
        </w:rPr>
      </w:pPr>
      <w:r w:rsidRPr="00DC0602">
        <w:rPr>
          <w:noProof/>
        </w:rPr>
        <w:t xml:space="preserve">Wiecki, T. V., Sofer, I., &amp; Frank, M. J. (2013). HDDM: Hierarchical Bayesian estimation of the Drift-Diffusion Model in Python. </w:t>
      </w:r>
      <w:r w:rsidRPr="00DC0602">
        <w:rPr>
          <w:i/>
          <w:noProof/>
        </w:rPr>
        <w:t>Frontiers in neuroinformatics, 7</w:t>
      </w:r>
      <w:r w:rsidRPr="00DC0602">
        <w:rPr>
          <w:noProof/>
        </w:rPr>
        <w:t xml:space="preserve">, 14. </w:t>
      </w:r>
      <w:hyperlink r:id="rId95" w:history="1">
        <w:r w:rsidRPr="00DC0602">
          <w:rPr>
            <w:rStyle w:val="ac"/>
            <w:noProof/>
          </w:rPr>
          <w:t>https://doi.org/10.3389/fninf.2013.00014</w:t>
        </w:r>
      </w:hyperlink>
      <w:r w:rsidRPr="00DC0602">
        <w:rPr>
          <w:noProof/>
        </w:rPr>
        <w:t xml:space="preserve"> </w:t>
      </w:r>
    </w:p>
    <w:p w14:paraId="619D79E2" w14:textId="77777777" w:rsidR="00DC0602" w:rsidRPr="00DC0602" w:rsidRDefault="00DC0602" w:rsidP="00DC0602">
      <w:pPr>
        <w:pStyle w:val="EndNoteBibliography"/>
        <w:rPr>
          <w:noProof/>
        </w:rPr>
      </w:pPr>
    </w:p>
    <w:p w14:paraId="2B01C451" w14:textId="4360A3D3" w:rsidR="00DC0602" w:rsidRPr="00DC0602" w:rsidRDefault="00DC0602" w:rsidP="00DC0602">
      <w:pPr>
        <w:pStyle w:val="EndNoteBibliography"/>
        <w:ind w:left="720" w:hanging="720"/>
        <w:rPr>
          <w:noProof/>
        </w:rPr>
      </w:pPr>
      <w:r w:rsidRPr="00DC0602">
        <w:rPr>
          <w:noProof/>
        </w:rPr>
        <w:t xml:space="preserve">Wilson, R. C., &amp; Collins, A. G. E. (2019, 2019/11/26). Ten simple rules for the computational modeling of behavioral data. </w:t>
      </w:r>
      <w:r w:rsidRPr="00DC0602">
        <w:rPr>
          <w:i/>
          <w:noProof/>
        </w:rPr>
        <w:t>Elife, 8</w:t>
      </w:r>
      <w:r w:rsidRPr="00DC0602">
        <w:rPr>
          <w:noProof/>
        </w:rPr>
        <w:t xml:space="preserve">, e49547. </w:t>
      </w:r>
      <w:hyperlink r:id="rId96" w:history="1">
        <w:r w:rsidRPr="00DC0602">
          <w:rPr>
            <w:rStyle w:val="ac"/>
            <w:noProof/>
          </w:rPr>
          <w:t>https://doi.org/10.7554/eLife.49547</w:t>
        </w:r>
      </w:hyperlink>
      <w:r w:rsidRPr="00DC0602">
        <w:rPr>
          <w:noProof/>
        </w:rPr>
        <w:t xml:space="preserve"> </w:t>
      </w:r>
    </w:p>
    <w:p w14:paraId="74EA053A" w14:textId="77777777" w:rsidR="00DC0602" w:rsidRPr="00DC0602" w:rsidRDefault="00DC0602" w:rsidP="00DC0602">
      <w:pPr>
        <w:pStyle w:val="EndNoteBibliography"/>
        <w:rPr>
          <w:noProof/>
        </w:rPr>
      </w:pPr>
    </w:p>
    <w:p w14:paraId="77823F9A" w14:textId="5EBD4DBA" w:rsidR="00DC0602" w:rsidRPr="00DC0602" w:rsidRDefault="00DC0602" w:rsidP="00DC0602">
      <w:pPr>
        <w:pStyle w:val="EndNoteBibliography"/>
        <w:ind w:left="720" w:hanging="720"/>
        <w:rPr>
          <w:noProof/>
        </w:rPr>
      </w:pPr>
      <w:r w:rsidRPr="00DC0602">
        <w:rPr>
          <w:noProof/>
        </w:rPr>
        <w:t xml:space="preserve">Woźniak, M., Kourtis, D., &amp; Knoblich, G. (2018). Prioritization of arbitrary faces associated to self: An EEG study. </w:t>
      </w:r>
      <w:r w:rsidRPr="00DC0602">
        <w:rPr>
          <w:i/>
          <w:noProof/>
        </w:rPr>
        <w:t>PloS one, 13</w:t>
      </w:r>
      <w:r w:rsidRPr="00DC0602">
        <w:rPr>
          <w:noProof/>
        </w:rPr>
        <w:t xml:space="preserve">(1), e0190679. </w:t>
      </w:r>
      <w:hyperlink r:id="rId97" w:history="1">
        <w:r w:rsidRPr="00DC0602">
          <w:rPr>
            <w:rStyle w:val="ac"/>
            <w:noProof/>
          </w:rPr>
          <w:t>https://doi.org/10.1371/journal.pone.0190679</w:t>
        </w:r>
      </w:hyperlink>
      <w:r w:rsidRPr="00DC0602">
        <w:rPr>
          <w:noProof/>
        </w:rPr>
        <w:t xml:space="preserve"> </w:t>
      </w:r>
    </w:p>
    <w:p w14:paraId="52310FDD" w14:textId="77777777" w:rsidR="00DC0602" w:rsidRPr="00DC0602" w:rsidRDefault="00DC0602" w:rsidP="00DC0602">
      <w:pPr>
        <w:pStyle w:val="EndNoteBibliography"/>
        <w:rPr>
          <w:noProof/>
        </w:rPr>
      </w:pPr>
    </w:p>
    <w:p w14:paraId="7D7B6F6A" w14:textId="4A5AB6C8" w:rsidR="00DC0602" w:rsidRPr="00DC0602" w:rsidRDefault="00DC0602" w:rsidP="00DC0602">
      <w:pPr>
        <w:pStyle w:val="EndNoteBibliography"/>
        <w:ind w:left="720" w:hanging="720"/>
        <w:rPr>
          <w:noProof/>
        </w:rPr>
      </w:pPr>
      <w:r w:rsidRPr="00DC0602">
        <w:rPr>
          <w:noProof/>
        </w:rPr>
        <w:t xml:space="preserve">Xu, Y., Yuan, Y., Xie, X., Tan, H., &amp; Guan, L. (2021). Romantic feedbacks influence self-relevant processing: the moderating effects of sex difference and facial attractiveness. </w:t>
      </w:r>
      <w:r w:rsidRPr="00DC0602">
        <w:rPr>
          <w:i/>
          <w:noProof/>
        </w:rPr>
        <w:t>Current Psychology</w:t>
      </w:r>
      <w:r w:rsidRPr="00DC0602">
        <w:rPr>
          <w:noProof/>
        </w:rPr>
        <w:t xml:space="preserve">, 1-13. </w:t>
      </w:r>
      <w:hyperlink r:id="rId98" w:history="1">
        <w:r w:rsidRPr="00DC0602">
          <w:rPr>
            <w:rStyle w:val="ac"/>
            <w:noProof/>
          </w:rPr>
          <w:t>https://doi.org/10.1007/s12144-021-02114-7</w:t>
        </w:r>
      </w:hyperlink>
      <w:r w:rsidRPr="00DC0602">
        <w:rPr>
          <w:noProof/>
        </w:rPr>
        <w:t xml:space="preserve"> </w:t>
      </w:r>
    </w:p>
    <w:p w14:paraId="35BEDC7C" w14:textId="77777777" w:rsidR="00DC0602" w:rsidRPr="00DC0602" w:rsidRDefault="00DC0602" w:rsidP="00DC0602">
      <w:pPr>
        <w:pStyle w:val="EndNoteBibliography"/>
        <w:rPr>
          <w:noProof/>
        </w:rPr>
      </w:pPr>
    </w:p>
    <w:p w14:paraId="305F243B" w14:textId="371BE742" w:rsidR="00DC0602" w:rsidRPr="00DC0602" w:rsidRDefault="00DC0602" w:rsidP="00DC0602">
      <w:pPr>
        <w:pStyle w:val="EndNoteBibliography"/>
        <w:ind w:left="720" w:hanging="720"/>
        <w:rPr>
          <w:noProof/>
        </w:rPr>
      </w:pPr>
      <w:r w:rsidRPr="00DC0602">
        <w:rPr>
          <w:noProof/>
        </w:rPr>
        <w:t xml:space="preserve">Yue, L., Zuo, X., &amp; Chuan-Peng, H. (2023). The WEIRD problem in a “non- WEIRD” context: A meta-research on the representativeness of human subjects in Chinese psychological research. </w:t>
      </w:r>
      <w:hyperlink r:id="rId99" w:history="1">
        <w:r w:rsidRPr="00DC0602">
          <w:rPr>
            <w:rStyle w:val="ac"/>
            <w:noProof/>
          </w:rPr>
          <w:t>https://doi.org/https://doi.org/10.17605/OSF.IO/MTR8D</w:t>
        </w:r>
      </w:hyperlink>
      <w:r w:rsidRPr="00DC0602">
        <w:rPr>
          <w:noProof/>
        </w:rPr>
        <w:t xml:space="preserve"> </w:t>
      </w:r>
    </w:p>
    <w:p w14:paraId="3D2FCF7E" w14:textId="77777777" w:rsidR="00DC0602" w:rsidRPr="00DC0602" w:rsidRDefault="00DC0602" w:rsidP="00DC0602">
      <w:pPr>
        <w:pStyle w:val="EndNoteBibliography"/>
        <w:rPr>
          <w:noProof/>
        </w:rPr>
      </w:pPr>
    </w:p>
    <w:p w14:paraId="5CDD6A02" w14:textId="77777777" w:rsidR="00DC0602" w:rsidRPr="00DC0602" w:rsidRDefault="00DC0602" w:rsidP="00DC0602">
      <w:pPr>
        <w:pStyle w:val="EndNoteBibliography"/>
        <w:ind w:left="720" w:hanging="720"/>
        <w:rPr>
          <w:noProof/>
        </w:rPr>
      </w:pPr>
      <w:r w:rsidRPr="00DC0602">
        <w:rPr>
          <w:noProof/>
        </w:rPr>
        <w:t xml:space="preserve">Zhang, H., &amp; Alais, D. (2020). Individual difference in serial dependence results from opposite influences of perceptual choices and motor responses. </w:t>
      </w:r>
      <w:r w:rsidRPr="00DC0602">
        <w:rPr>
          <w:i/>
          <w:noProof/>
        </w:rPr>
        <w:t>Journal of Vision, 20</w:t>
      </w:r>
      <w:r w:rsidRPr="00DC0602">
        <w:rPr>
          <w:noProof/>
        </w:rPr>
        <w:t xml:space="preserve">(8), 2-2. </w:t>
      </w:r>
    </w:p>
    <w:p w14:paraId="5DE62376" w14:textId="77777777" w:rsidR="00DC0602" w:rsidRPr="00DC0602" w:rsidRDefault="00DC0602" w:rsidP="00DC0602">
      <w:pPr>
        <w:pStyle w:val="EndNoteBibliography"/>
        <w:rPr>
          <w:noProof/>
        </w:rPr>
      </w:pPr>
    </w:p>
    <w:p w14:paraId="1B86458F" w14:textId="6381C95B" w:rsidR="00DC0602" w:rsidRPr="00DC0602" w:rsidRDefault="00DC0602" w:rsidP="00DC0602">
      <w:pPr>
        <w:pStyle w:val="EndNoteBibliography"/>
        <w:ind w:left="720" w:hanging="720"/>
        <w:rPr>
          <w:noProof/>
        </w:rPr>
      </w:pPr>
      <w:r w:rsidRPr="00DC0602">
        <w:rPr>
          <w:noProof/>
        </w:rPr>
        <w:t xml:space="preserve">Zhou, A., Duan, B., Wen, M., Wu, W., Li, M., Ma, X., &amp; Tan, Y. (2019). Self-referential processing can modulate visual spatial attention deficits in children with dyslexia. </w:t>
      </w:r>
      <w:r w:rsidRPr="00DC0602">
        <w:rPr>
          <w:i/>
          <w:noProof/>
        </w:rPr>
        <w:t>Frontiers in Psychology, 10</w:t>
      </w:r>
      <w:r w:rsidRPr="00DC0602">
        <w:rPr>
          <w:noProof/>
        </w:rPr>
        <w:t xml:space="preserve">, 2270. </w:t>
      </w:r>
      <w:hyperlink r:id="rId100" w:history="1">
        <w:r w:rsidRPr="00DC0602">
          <w:rPr>
            <w:rStyle w:val="ac"/>
            <w:noProof/>
          </w:rPr>
          <w:t>https://doi.org/10.3389/fpsyg.2019.02270</w:t>
        </w:r>
      </w:hyperlink>
      <w:r w:rsidRPr="00DC0602">
        <w:rPr>
          <w:noProof/>
        </w:rPr>
        <w:t xml:space="preserve"> </w:t>
      </w:r>
    </w:p>
    <w:p w14:paraId="434A08CA" w14:textId="77777777" w:rsidR="00DC0602" w:rsidRPr="00DC0602" w:rsidRDefault="00DC0602" w:rsidP="00DC0602">
      <w:pPr>
        <w:pStyle w:val="EndNoteBibliography"/>
        <w:rPr>
          <w:noProof/>
        </w:rPr>
      </w:pPr>
    </w:p>
    <w:p w14:paraId="3565A72F" w14:textId="206AAB26" w:rsidR="00DC0602" w:rsidRPr="00DC0602" w:rsidRDefault="00DC0602" w:rsidP="00DC0602">
      <w:pPr>
        <w:pStyle w:val="EndNoteBibliography"/>
        <w:ind w:left="720" w:hanging="720"/>
        <w:rPr>
          <w:noProof/>
        </w:rPr>
      </w:pPr>
      <w:r w:rsidRPr="00DC0602">
        <w:rPr>
          <w:noProof/>
        </w:rPr>
        <w:t xml:space="preserve">Zorowitz, S., &amp; Niv, Y. (2023). Improving the reliability of cognitive task measures: A narrative review. </w:t>
      </w:r>
      <w:r w:rsidRPr="00DC0602">
        <w:rPr>
          <w:i/>
          <w:noProof/>
        </w:rPr>
        <w:t>Biological Psychiatry: Cognitive Neuroscience and Neuroimaging</w:t>
      </w:r>
      <w:r w:rsidRPr="00DC0602">
        <w:rPr>
          <w:noProof/>
        </w:rPr>
        <w:t xml:space="preserve">. </w:t>
      </w:r>
      <w:hyperlink r:id="rId101" w:history="1">
        <w:r w:rsidRPr="00DC0602">
          <w:rPr>
            <w:rStyle w:val="ac"/>
            <w:noProof/>
          </w:rPr>
          <w:t>https://doi.org/10.1016/j.bpsc.2023.02.004</w:t>
        </w:r>
      </w:hyperlink>
      <w:r w:rsidRPr="00DC0602">
        <w:rPr>
          <w:noProof/>
        </w:rPr>
        <w:t xml:space="preserve"> </w:t>
      </w:r>
    </w:p>
    <w:p w14:paraId="749F753B" w14:textId="77777777" w:rsidR="00DC0602" w:rsidRPr="00DC0602" w:rsidRDefault="00DC0602" w:rsidP="00DC0602">
      <w:pPr>
        <w:pStyle w:val="EndNoteBibliography"/>
        <w:rPr>
          <w:noProof/>
        </w:rPr>
      </w:pPr>
    </w:p>
    <w:p w14:paraId="55268D77" w14:textId="17CB7DA2"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office user" w:date="2023-07-24T13:00:00Z" w:initials="o1">
    <w:p w14:paraId="248EBAD3" w14:textId="77777777" w:rsidR="00E165D8" w:rsidRDefault="00F87DE8" w:rsidP="00A27C9B">
      <w:r>
        <w:rPr>
          <w:rStyle w:val="a6"/>
        </w:rPr>
        <w:annotationRef/>
      </w:r>
      <w:r w:rsidR="00E165D8">
        <w:rPr>
          <w:rFonts w:hint="eastAsia"/>
          <w:sz w:val="20"/>
          <w:szCs w:val="20"/>
        </w:rPr>
        <w:t>查了下</w:t>
      </w:r>
      <w:r w:rsidR="00E165D8">
        <w:rPr>
          <w:color w:val="374051"/>
          <w:sz w:val="20"/>
          <w:szCs w:val="20"/>
          <w:highlight w:val="white"/>
        </w:rPr>
        <w:t xml:space="preserve">split-half reliability </w:t>
      </w:r>
      <w:r w:rsidR="00E165D8">
        <w:rPr>
          <w:rFonts w:hint="eastAsia"/>
          <w:color w:val="374051"/>
          <w:sz w:val="20"/>
          <w:szCs w:val="20"/>
          <w:highlight w:val="white"/>
        </w:rPr>
        <w:t>的数学符号是斜体</w:t>
      </w:r>
      <w:r w:rsidR="00E165D8">
        <w:rPr>
          <w:color w:val="374051"/>
          <w:sz w:val="20"/>
          <w:szCs w:val="20"/>
          <w:highlight w:val="white"/>
        </w:rPr>
        <w:t>r</w:t>
      </w:r>
      <w:r w:rsidR="00E165D8">
        <w:rPr>
          <w:rFonts w:hint="eastAsia"/>
          <w:color w:val="374051"/>
          <w:sz w:val="20"/>
          <w:szCs w:val="20"/>
          <w:highlight w:val="white"/>
        </w:rPr>
        <w:t>，全文数值报告都用这个表示</w:t>
      </w:r>
    </w:p>
  </w:comment>
  <w:comment w:id="2" w:author="office user" w:date="2023-07-20T18:25:00Z" w:initials="o1">
    <w:p w14:paraId="1C6D19A8" w14:textId="39BB0BD0" w:rsidR="004E53A7" w:rsidRDefault="004E53A7" w:rsidP="009F7E26">
      <w:r>
        <w:rPr>
          <w:rStyle w:val="a6"/>
        </w:rPr>
        <w:annotationRef/>
      </w:r>
      <w:r>
        <w:rPr>
          <w:color w:val="000000"/>
          <w:sz w:val="20"/>
          <w:szCs w:val="20"/>
        </w:rPr>
        <w:t xml:space="preserve">Abstract </w:t>
      </w:r>
      <w:r>
        <w:rPr>
          <w:rFonts w:hint="eastAsia"/>
          <w:color w:val="000000"/>
          <w:sz w:val="20"/>
          <w:szCs w:val="20"/>
        </w:rPr>
        <w:t>的</w:t>
      </w:r>
      <w:r>
        <w:rPr>
          <w:color w:val="000000"/>
          <w:sz w:val="20"/>
          <w:szCs w:val="20"/>
        </w:rPr>
        <w:t xml:space="preserve">results </w:t>
      </w:r>
      <w:r>
        <w:rPr>
          <w:rFonts w:hint="eastAsia"/>
          <w:color w:val="000000"/>
          <w:sz w:val="20"/>
          <w:szCs w:val="20"/>
        </w:rPr>
        <w:t>现在要改为</w:t>
      </w:r>
      <w:r>
        <w:rPr>
          <w:color w:val="000000"/>
          <w:sz w:val="20"/>
          <w:szCs w:val="20"/>
        </w:rPr>
        <w:t xml:space="preserve"> WASR</w:t>
      </w:r>
      <w:r>
        <w:rPr>
          <w:rFonts w:hint="eastAsia"/>
          <w:color w:val="000000"/>
          <w:sz w:val="20"/>
          <w:szCs w:val="20"/>
        </w:rPr>
        <w:t>的格式</w:t>
      </w:r>
    </w:p>
    <w:p w14:paraId="2416464E" w14:textId="77777777" w:rsidR="004E53A7" w:rsidRDefault="004E53A7" w:rsidP="009F7E26"/>
  </w:comment>
  <w:comment w:id="3" w:author="MengZhen" w:date="2023-07-20T20:50:00Z" w:initials="M">
    <w:p w14:paraId="18C50465" w14:textId="77777777" w:rsidR="004742C6" w:rsidRDefault="004742C6" w:rsidP="00873AB2">
      <w:pPr>
        <w:pStyle w:val="a7"/>
      </w:pPr>
      <w:r>
        <w:rPr>
          <w:rStyle w:val="a6"/>
        </w:rPr>
        <w:annotationRef/>
      </w:r>
      <w:r>
        <w:rPr>
          <w:rFonts w:hint="eastAsia"/>
        </w:rPr>
        <w:t>√</w:t>
      </w:r>
    </w:p>
  </w:comment>
  <w:comment w:id="21" w:author="office user" w:date="2023-07-19T18:05:00Z" w:initials="o1">
    <w:p w14:paraId="22E1321A" w14:textId="5FDC2D27" w:rsidR="00DD3690" w:rsidRDefault="004B7E46" w:rsidP="007742B2">
      <w:r>
        <w:rPr>
          <w:rStyle w:val="a6"/>
        </w:rPr>
        <w:annotationRef/>
      </w:r>
      <w:r w:rsidR="00DD3690">
        <w:rPr>
          <w:rFonts w:hint="eastAsia"/>
          <w:sz w:val="20"/>
          <w:szCs w:val="20"/>
        </w:rPr>
        <w:t>我和孟真重新捋了一下数据收集流程。</w:t>
      </w:r>
    </w:p>
  </w:comment>
  <w:comment w:id="22" w:author="Hu Chuan-Peng" w:date="2023-07-15T15:31:00Z" w:initials="HC">
    <w:p w14:paraId="39CA82F5" w14:textId="77777777" w:rsidR="0038744B" w:rsidRDefault="0038744B" w:rsidP="0038744B">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3" w:author="office user" w:date="2023-07-20T13:33:00Z" w:initials="o1">
    <w:p w14:paraId="469239F7" w14:textId="77777777" w:rsidR="00067D40" w:rsidRPr="008818E8" w:rsidRDefault="00067D40" w:rsidP="007040DB">
      <w:pPr>
        <w:rPr>
          <w:rFonts w:eastAsiaTheme="minorEastAsia"/>
        </w:rPr>
      </w:pPr>
      <w:r>
        <w:rPr>
          <w:rStyle w:val="a6"/>
        </w:rPr>
        <w:annotationRef/>
      </w:r>
      <w:r>
        <w:rPr>
          <w:rFonts w:hint="eastAsia"/>
          <w:color w:val="000000"/>
          <w:sz w:val="20"/>
          <w:szCs w:val="20"/>
        </w:rPr>
        <w:t>加上</w:t>
      </w:r>
      <w:r>
        <w:rPr>
          <w:color w:val="000000"/>
          <w:sz w:val="20"/>
          <w:szCs w:val="20"/>
        </w:rPr>
        <w:t>citation</w:t>
      </w:r>
    </w:p>
  </w:comment>
  <w:comment w:id="24" w:author="MengZhen" w:date="2023-07-20T14:48:00Z" w:initials="M">
    <w:p w14:paraId="5D69E739" w14:textId="77777777" w:rsidR="008818E8" w:rsidRDefault="008818E8" w:rsidP="00AF1B43">
      <w:pPr>
        <w:pStyle w:val="a7"/>
      </w:pPr>
      <w:r>
        <w:rPr>
          <w:rStyle w:val="a6"/>
        </w:rPr>
        <w:annotationRef/>
      </w:r>
      <w:r>
        <w:rPr>
          <w:rFonts w:hint="eastAsia"/>
        </w:rPr>
        <w:t>√</w:t>
      </w:r>
    </w:p>
  </w:comment>
  <w:comment w:id="25" w:author="office user" w:date="2023-07-24T14:05:00Z" w:initials="o1">
    <w:p w14:paraId="0080B4B6" w14:textId="77777777" w:rsidR="0038744B" w:rsidRDefault="0038744B" w:rsidP="007C7ABE">
      <w:r>
        <w:rPr>
          <w:rStyle w:val="a6"/>
        </w:rPr>
        <w:annotationRef/>
      </w:r>
      <w:r>
        <w:rPr>
          <w:color w:val="000000"/>
          <w:sz w:val="20"/>
          <w:szCs w:val="20"/>
        </w:rPr>
        <w:t>Cp</w:t>
      </w:r>
      <w:r>
        <w:rPr>
          <w:rFonts w:hint="eastAsia"/>
          <w:color w:val="000000"/>
          <w:sz w:val="20"/>
          <w:szCs w:val="20"/>
        </w:rPr>
        <w:t>说全文都要这样表达</w:t>
      </w:r>
    </w:p>
  </w:comment>
  <w:comment w:id="26" w:author="office user" w:date="2023-07-24T14:06:00Z" w:initials="o1">
    <w:p w14:paraId="2C8FEFCE" w14:textId="77777777" w:rsidR="0038744B" w:rsidRDefault="0038744B" w:rsidP="00BA262A">
      <w:r>
        <w:rPr>
          <w:rStyle w:val="a6"/>
        </w:rPr>
        <w:annotationRef/>
      </w:r>
      <w:r>
        <w:rPr>
          <w:rFonts w:hint="eastAsia"/>
          <w:color w:val="000000"/>
          <w:sz w:val="20"/>
          <w:szCs w:val="20"/>
        </w:rPr>
        <w:t>如此表达</w:t>
      </w:r>
    </w:p>
    <w:p w14:paraId="0AE74DC0" w14:textId="77777777" w:rsidR="0038744B" w:rsidRDefault="0038744B" w:rsidP="00BA262A"/>
  </w:comment>
  <w:comment w:id="27" w:author="office user" w:date="2023-07-21T13:37:00Z" w:initials="o1">
    <w:p w14:paraId="670AAFB3" w14:textId="0683D7E8" w:rsidR="008150A7" w:rsidRDefault="00C45713" w:rsidP="00BA1E2A">
      <w:r>
        <w:rPr>
          <w:rStyle w:val="a6"/>
        </w:rPr>
        <w:annotationRef/>
      </w:r>
      <w:r w:rsidR="008150A7">
        <w:rPr>
          <w:rFonts w:hint="eastAsia"/>
          <w:sz w:val="20"/>
          <w:szCs w:val="20"/>
        </w:rPr>
        <w:t>和孟真讨论后，我个人觉得数据集的选取有一些问题。目前我们定义的</w:t>
      </w:r>
      <w:r w:rsidR="008150A7">
        <w:rPr>
          <w:sz w:val="20"/>
          <w:szCs w:val="20"/>
        </w:rPr>
        <w:t>deviation</w:t>
      </w:r>
      <w:r w:rsidR="008150A7">
        <w:rPr>
          <w:rFonts w:hint="eastAsia"/>
          <w:sz w:val="20"/>
          <w:szCs w:val="20"/>
        </w:rPr>
        <w:t>非常的不明确。比如将范式改为了人脸</w:t>
      </w:r>
      <w:r w:rsidR="008150A7">
        <w:rPr>
          <w:sz w:val="20"/>
          <w:szCs w:val="20"/>
        </w:rPr>
        <w:t xml:space="preserve"> (Woźniak et al., 2018)</w:t>
      </w:r>
      <w:r w:rsidR="008150A7">
        <w:rPr>
          <w:rFonts w:hint="eastAsia"/>
          <w:sz w:val="20"/>
          <w:szCs w:val="20"/>
        </w:rPr>
        <w:t>，算不算大的</w:t>
      </w:r>
      <w:r w:rsidR="008150A7">
        <w:rPr>
          <w:sz w:val="20"/>
          <w:szCs w:val="20"/>
        </w:rPr>
        <w:t>deviation</w:t>
      </w:r>
      <w:r w:rsidR="008150A7">
        <w:rPr>
          <w:rFonts w:hint="eastAsia"/>
          <w:sz w:val="20"/>
          <w:szCs w:val="20"/>
        </w:rPr>
        <w:t>？在不同的</w:t>
      </w:r>
      <w:r w:rsidR="008150A7">
        <w:rPr>
          <w:sz w:val="20"/>
          <w:szCs w:val="20"/>
        </w:rPr>
        <w:t>session</w:t>
      </w:r>
      <w:r w:rsidR="008150A7">
        <w:rPr>
          <w:rFonts w:hint="eastAsia"/>
          <w:sz w:val="20"/>
          <w:szCs w:val="20"/>
        </w:rPr>
        <w:t>改变了</w:t>
      </w:r>
      <w:r w:rsidR="008150A7">
        <w:rPr>
          <w:sz w:val="20"/>
          <w:szCs w:val="20"/>
        </w:rPr>
        <w:t>mood (Qian et al., 2020)</w:t>
      </w:r>
      <w:r w:rsidR="008150A7">
        <w:rPr>
          <w:rFonts w:hint="eastAsia"/>
          <w:sz w:val="20"/>
          <w:szCs w:val="20"/>
        </w:rPr>
        <w:t>，难道不是只有</w:t>
      </w:r>
      <w:r w:rsidR="008150A7">
        <w:rPr>
          <w:sz w:val="20"/>
          <w:szCs w:val="20"/>
        </w:rPr>
        <w:t>neutral session</w:t>
      </w:r>
      <w:r w:rsidR="008150A7">
        <w:rPr>
          <w:rFonts w:hint="eastAsia"/>
          <w:sz w:val="20"/>
          <w:szCs w:val="20"/>
        </w:rPr>
        <w:t>才能纳入我们的研究？如果</w:t>
      </w:r>
      <w:r w:rsidR="008150A7">
        <w:rPr>
          <w:sz w:val="20"/>
          <w:szCs w:val="20"/>
        </w:rPr>
        <w:t>mood</w:t>
      </w:r>
      <w:r w:rsidR="008150A7">
        <w:rPr>
          <w:rFonts w:hint="eastAsia"/>
          <w:sz w:val="20"/>
          <w:szCs w:val="20"/>
        </w:rPr>
        <w:t>这个所有的都能被纳入，为什么传鹏的研究当时我们只选</w:t>
      </w:r>
      <w:r w:rsidR="008150A7">
        <w:rPr>
          <w:sz w:val="20"/>
          <w:szCs w:val="20"/>
        </w:rPr>
        <w:t>neural</w:t>
      </w:r>
      <w:r w:rsidR="008150A7">
        <w:rPr>
          <w:rFonts w:hint="eastAsia"/>
          <w:sz w:val="20"/>
          <w:szCs w:val="20"/>
        </w:rPr>
        <w:t>？</w:t>
      </w:r>
    </w:p>
  </w:comment>
  <w:comment w:id="28" w:author="Hu Chuan-Peng" w:date="2023-07-21T17:21:00Z" w:initials="HC">
    <w:p w14:paraId="203A911E" w14:textId="3500700F" w:rsidR="002514BB" w:rsidRDefault="002514BB">
      <w:pPr>
        <w:pStyle w:val="a7"/>
      </w:pPr>
      <w:r>
        <w:rPr>
          <w:rStyle w:val="a6"/>
        </w:rPr>
        <w:annotationRef/>
      </w:r>
      <w:r>
        <w:rPr>
          <w:rFonts w:ascii="宋体" w:eastAsia="宋体" w:hAnsi="宋体" w:cs="宋体" w:hint="eastAsia"/>
        </w:rPr>
        <w:t>我们当时只选择中性是因为中性条件才是与原来的任务比较像的。</w:t>
      </w:r>
    </w:p>
  </w:comment>
  <w:comment w:id="29" w:author="MengZhen" w:date="2023-07-16T12:25:00Z" w:initials="M">
    <w:p w14:paraId="512A2359" w14:textId="0587ECDE"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30" w:author="office user" w:date="2023-07-20T13:27:00Z" w:initials="o1">
    <w:p w14:paraId="7B483B97" w14:textId="77777777" w:rsidR="00DD3690" w:rsidRDefault="00DD3690" w:rsidP="009A51F8">
      <w:r>
        <w:rPr>
          <w:rStyle w:val="a6"/>
        </w:rPr>
        <w:annotationRef/>
      </w:r>
      <w:r>
        <w:rPr>
          <w:rFonts w:hint="eastAsia"/>
          <w:color w:val="000000"/>
          <w:sz w:val="20"/>
          <w:szCs w:val="20"/>
        </w:rPr>
        <w:t>这是指</w:t>
      </w:r>
      <w:r>
        <w:rPr>
          <w:color w:val="000000"/>
          <w:sz w:val="20"/>
          <w:szCs w:val="20"/>
        </w:rPr>
        <w:t>presentation</w:t>
      </w:r>
      <w:r>
        <w:rPr>
          <w:rFonts w:hint="eastAsia"/>
          <w:color w:val="000000"/>
          <w:sz w:val="20"/>
          <w:szCs w:val="20"/>
        </w:rPr>
        <w:t>有两个</w:t>
      </w:r>
      <w:r>
        <w:rPr>
          <w:color w:val="000000"/>
          <w:sz w:val="20"/>
          <w:szCs w:val="20"/>
        </w:rPr>
        <w:t>condition</w:t>
      </w:r>
      <w:r>
        <w:rPr>
          <w:rFonts w:hint="eastAsia"/>
          <w:color w:val="000000"/>
          <w:sz w:val="20"/>
          <w:szCs w:val="20"/>
        </w:rPr>
        <w:t>，我们用的</w:t>
      </w:r>
      <w:r>
        <w:rPr>
          <w:color w:val="000000"/>
          <w:sz w:val="20"/>
          <w:szCs w:val="20"/>
        </w:rPr>
        <w:t>mixed</w:t>
      </w:r>
      <w:r>
        <w:rPr>
          <w:rFonts w:hint="eastAsia"/>
          <w:color w:val="000000"/>
          <w:sz w:val="20"/>
          <w:szCs w:val="20"/>
        </w:rPr>
        <w:t>是吗？</w:t>
      </w:r>
    </w:p>
    <w:p w14:paraId="53CA3EEB" w14:textId="77777777" w:rsidR="00DD3690" w:rsidRDefault="00DD3690" w:rsidP="009A51F8"/>
  </w:comment>
  <w:comment w:id="31" w:author="MengZhen" w:date="2023-07-20T14:49:00Z" w:initials="M">
    <w:p w14:paraId="0E5F8B4C" w14:textId="77777777" w:rsidR="007D2E0B" w:rsidRDefault="007D2E0B" w:rsidP="000D5382">
      <w:pPr>
        <w:pStyle w:val="a7"/>
      </w:pPr>
      <w:r>
        <w:rPr>
          <w:rStyle w:val="a6"/>
        </w:rPr>
        <w:annotationRef/>
      </w:r>
      <w:r>
        <w:rPr>
          <w:rFonts w:hint="eastAsia"/>
        </w:rPr>
        <w:t>是这个意思，加粗表示选用了这个水平的数据集</w:t>
      </w:r>
    </w:p>
  </w:comment>
  <w:comment w:id="32" w:author="office user" w:date="2023-07-20T13:28:00Z" w:initials="o1">
    <w:p w14:paraId="6FAF2B29" w14:textId="3E4B65CF" w:rsidR="00DD3690" w:rsidRDefault="00DD3690" w:rsidP="001A3BA2">
      <w:r>
        <w:rPr>
          <w:rStyle w:val="a6"/>
        </w:rPr>
        <w:annotationRef/>
      </w:r>
      <w:r>
        <w:rPr>
          <w:rFonts w:hint="eastAsia"/>
          <w:color w:val="000000"/>
          <w:sz w:val="20"/>
          <w:szCs w:val="20"/>
        </w:rPr>
        <w:t>这篇没选</w:t>
      </w:r>
      <w:r>
        <w:rPr>
          <w:color w:val="000000"/>
          <w:sz w:val="20"/>
          <w:szCs w:val="20"/>
        </w:rPr>
        <w:t>IV3</w:t>
      </w:r>
      <w:r>
        <w:rPr>
          <w:rFonts w:hint="eastAsia"/>
          <w:color w:val="000000"/>
          <w:sz w:val="20"/>
          <w:szCs w:val="20"/>
        </w:rPr>
        <w:t>？</w:t>
      </w:r>
    </w:p>
    <w:p w14:paraId="3DA09927" w14:textId="77777777" w:rsidR="00DD3690" w:rsidRDefault="00DD3690" w:rsidP="001A3BA2"/>
  </w:comment>
  <w:comment w:id="33" w:author="MengZhen" w:date="2023-07-20T14:50:00Z" w:initials="M">
    <w:p w14:paraId="59267613" w14:textId="77777777" w:rsidR="007D2E0B" w:rsidRDefault="007D2E0B" w:rsidP="00F70262">
      <w:pPr>
        <w:pStyle w:val="a7"/>
      </w:pPr>
      <w:r>
        <w:rPr>
          <w:rStyle w:val="a6"/>
        </w:rPr>
        <w:annotationRef/>
      </w:r>
      <w:r>
        <w:rPr>
          <w:rFonts w:hint="eastAsia"/>
        </w:rPr>
        <w:t>这里的</w:t>
      </w:r>
      <w:r>
        <w:rPr>
          <w:lang w:val="en-US"/>
        </w:rPr>
        <w:t>IV3</w:t>
      </w:r>
      <w:r>
        <w:rPr>
          <w:rFonts w:hint="eastAsia"/>
        </w:rPr>
        <w:t>是与实验绑定的，实验</w:t>
      </w:r>
      <w:r>
        <w:rPr>
          <w:lang w:val="en-US"/>
        </w:rPr>
        <w:t>2</w:t>
      </w:r>
      <w:r>
        <w:t xml:space="preserve"> self </w:t>
      </w:r>
      <w:r>
        <w:rPr>
          <w:lang w:val="en-US"/>
        </w:rPr>
        <w:t>&gt; friend</w:t>
      </w:r>
      <w:r>
        <w:rPr>
          <w:rFonts w:hint="eastAsia"/>
        </w:rPr>
        <w:t>，实验</w:t>
      </w:r>
      <w:r>
        <w:rPr>
          <w:lang w:val="en-US"/>
        </w:rPr>
        <w:t xml:space="preserve">3 </w:t>
      </w:r>
      <w:r>
        <w:t xml:space="preserve">self </w:t>
      </w:r>
      <w:r>
        <w:rPr>
          <w:lang w:val="en-US"/>
        </w:rPr>
        <w:t>&lt; friend</w:t>
      </w:r>
      <w:r>
        <w:rPr>
          <w:rFonts w:hint="eastAsia"/>
        </w:rPr>
        <w:t>。分析时是忽略了</w:t>
      </w:r>
      <w:r>
        <w:rPr>
          <w:lang w:val="en-US"/>
        </w:rPr>
        <w:t>IV3</w:t>
      </w:r>
    </w:p>
  </w:comment>
  <w:comment w:id="34" w:author="office user" w:date="2023-07-20T15:42:00Z" w:initials="o1">
    <w:p w14:paraId="38CEF172" w14:textId="77777777" w:rsidR="00703ABB" w:rsidRDefault="00703ABB" w:rsidP="00A4746C">
      <w:r>
        <w:rPr>
          <w:rStyle w:val="a6"/>
        </w:rPr>
        <w:annotationRef/>
      </w:r>
      <w:r>
        <w:rPr>
          <w:rFonts w:hint="eastAsia"/>
          <w:color w:val="000000"/>
          <w:sz w:val="20"/>
          <w:szCs w:val="20"/>
        </w:rPr>
        <w:t>这里在</w:t>
      </w:r>
      <w:r>
        <w:rPr>
          <w:color w:val="000000"/>
          <w:sz w:val="20"/>
          <w:szCs w:val="20"/>
        </w:rPr>
        <w:t>note</w:t>
      </w:r>
      <w:r>
        <w:rPr>
          <w:rFonts w:hint="eastAsia"/>
          <w:color w:val="000000"/>
          <w:sz w:val="20"/>
          <w:szCs w:val="20"/>
        </w:rPr>
        <w:t>里补充一下，对于这些文章里的</w:t>
      </w:r>
      <w:r>
        <w:rPr>
          <w:color w:val="000000"/>
          <w:sz w:val="20"/>
          <w:szCs w:val="20"/>
        </w:rPr>
        <w:t>iv3</w:t>
      </w:r>
      <w:r>
        <w:rPr>
          <w:rFonts w:hint="eastAsia"/>
          <w:color w:val="000000"/>
          <w:sz w:val="20"/>
          <w:szCs w:val="20"/>
        </w:rPr>
        <w:t>的类似处理</w:t>
      </w:r>
    </w:p>
  </w:comment>
  <w:comment w:id="42" w:author="office user" w:date="2023-07-20T13:37:00Z" w:initials="o1">
    <w:p w14:paraId="5B6A3AB3" w14:textId="62BCAEBE" w:rsidR="001C2F36" w:rsidRDefault="001C2F36" w:rsidP="001C2F36">
      <w:r>
        <w:rPr>
          <w:rStyle w:val="a6"/>
        </w:rPr>
        <w:annotationRef/>
      </w:r>
      <w:r>
        <w:rPr>
          <w:rFonts w:hint="eastAsia"/>
          <w:color w:val="000000"/>
          <w:sz w:val="20"/>
          <w:szCs w:val="20"/>
        </w:rPr>
        <w:t>补充预注册网址</w:t>
      </w:r>
    </w:p>
  </w:comment>
  <w:comment w:id="43" w:author="MengZhen" w:date="2023-07-20T14:51:00Z" w:initials="M">
    <w:p w14:paraId="3DC940B7" w14:textId="77777777" w:rsidR="007D2E0B" w:rsidRDefault="007D2E0B" w:rsidP="00AB036D">
      <w:pPr>
        <w:pStyle w:val="a7"/>
      </w:pPr>
      <w:r>
        <w:rPr>
          <w:rStyle w:val="a6"/>
        </w:rPr>
        <w:annotationRef/>
      </w:r>
      <w:r>
        <w:rPr>
          <w:rFonts w:hint="eastAsia"/>
        </w:rPr>
        <w:t>√</w:t>
      </w:r>
    </w:p>
  </w:comment>
  <w:comment w:id="44" w:author="office user" w:date="2023-07-20T16:15:00Z" w:initials="o1">
    <w:p w14:paraId="49B642FC" w14:textId="77777777" w:rsidR="00633D69" w:rsidRDefault="00633D69" w:rsidP="000D0C55">
      <w:r>
        <w:rPr>
          <w:rStyle w:val="a6"/>
        </w:rPr>
        <w:annotationRef/>
      </w:r>
      <w:r>
        <w:rPr>
          <w:rFonts w:hint="eastAsia"/>
          <w:color w:val="000000"/>
          <w:sz w:val="20"/>
          <w:szCs w:val="20"/>
        </w:rPr>
        <w:t>加上新图</w:t>
      </w:r>
    </w:p>
  </w:comment>
  <w:comment w:id="45" w:author="MengZhen" w:date="2023-07-20T20:51:00Z" w:initials="M">
    <w:p w14:paraId="6A77E17B" w14:textId="77777777" w:rsidR="004742C6" w:rsidRDefault="004742C6" w:rsidP="00FB6B89">
      <w:pPr>
        <w:pStyle w:val="a7"/>
      </w:pPr>
      <w:r>
        <w:rPr>
          <w:rStyle w:val="a6"/>
        </w:rPr>
        <w:annotationRef/>
      </w:r>
      <w:r>
        <w:rPr>
          <w:rFonts w:hint="eastAsia"/>
        </w:rPr>
        <w:t>√</w:t>
      </w:r>
    </w:p>
  </w:comment>
  <w:comment w:id="50" w:author="office user" w:date="2023-07-20T13:46:00Z" w:initials="o1">
    <w:p w14:paraId="5CD0109E" w14:textId="6A35E5AF" w:rsidR="00A83745" w:rsidRDefault="00A83745" w:rsidP="002C67A9">
      <w:r>
        <w:rPr>
          <w:rStyle w:val="a6"/>
        </w:rPr>
        <w:annotationRef/>
      </w:r>
      <w:r>
        <w:rPr>
          <w:rFonts w:hint="eastAsia"/>
          <w:sz w:val="20"/>
          <w:szCs w:val="20"/>
        </w:rPr>
        <w:t>这个是我在</w:t>
      </w:r>
      <w:r>
        <w:rPr>
          <w:sz w:val="20"/>
          <w:szCs w:val="20"/>
        </w:rPr>
        <w:t>latex</w:t>
      </w:r>
      <w:r>
        <w:rPr>
          <w:rFonts w:hint="eastAsia"/>
          <w:sz w:val="20"/>
          <w:szCs w:val="20"/>
        </w:rPr>
        <w:t>里标准化后的</w:t>
      </w:r>
      <w:r>
        <w:rPr>
          <w:sz w:val="20"/>
          <w:szCs w:val="20"/>
        </w:rPr>
        <w:t xml:space="preserve">OV </w:t>
      </w:r>
      <w:r>
        <w:rPr>
          <w:rFonts w:hint="eastAsia"/>
          <w:sz w:val="20"/>
          <w:szCs w:val="20"/>
        </w:rPr>
        <w:t>和</w:t>
      </w:r>
      <w:r>
        <w:rPr>
          <w:sz w:val="20"/>
          <w:szCs w:val="20"/>
        </w:rPr>
        <w:t>spe measures</w:t>
      </w:r>
      <w:r>
        <w:rPr>
          <w:rFonts w:hint="eastAsia"/>
          <w:sz w:val="20"/>
          <w:szCs w:val="20"/>
        </w:rPr>
        <w:t>的计算</w:t>
      </w:r>
      <w:r>
        <w:rPr>
          <w:sz w:val="20"/>
          <w:szCs w:val="20"/>
        </w:rPr>
        <w:t xml:space="preserve"> table</w:t>
      </w:r>
      <w:r>
        <w:rPr>
          <w:rFonts w:hint="eastAsia"/>
          <w:sz w:val="20"/>
          <w:szCs w:val="20"/>
        </w:rPr>
        <w:t>，</w:t>
      </w:r>
      <w:r>
        <w:rPr>
          <w:sz w:val="20"/>
          <w:szCs w:val="20"/>
        </w:rPr>
        <w:t>word</w:t>
      </w:r>
      <w:r>
        <w:rPr>
          <w:rFonts w:hint="eastAsia"/>
          <w:sz w:val="20"/>
          <w:szCs w:val="20"/>
        </w:rPr>
        <w:t>里写公式太麻烦，如果有问题指出，我在</w:t>
      </w:r>
      <w:r>
        <w:rPr>
          <w:sz w:val="20"/>
          <w:szCs w:val="20"/>
        </w:rPr>
        <w:t>latex</w:t>
      </w:r>
      <w:r>
        <w:rPr>
          <w:rFonts w:hint="eastAsia"/>
          <w:sz w:val="20"/>
          <w:szCs w:val="20"/>
        </w:rPr>
        <w:t>里直接更新后贴过来</w:t>
      </w:r>
    </w:p>
    <w:p w14:paraId="09174310" w14:textId="77777777" w:rsidR="00A83745" w:rsidRDefault="00A83745" w:rsidP="002C67A9"/>
  </w:comment>
  <w:comment w:id="56" w:author="office user" w:date="2023-07-20T13:53:00Z" w:initials="o1">
    <w:p w14:paraId="4D6CEB2C" w14:textId="77777777" w:rsidR="00162BBB" w:rsidRDefault="00162BBB" w:rsidP="00ED5F8D">
      <w:r>
        <w:rPr>
          <w:rStyle w:val="a6"/>
        </w:rPr>
        <w:annotationRef/>
      </w:r>
      <w:r>
        <w:rPr>
          <w:rFonts w:hint="eastAsia"/>
          <w:color w:val="000000"/>
          <w:sz w:val="20"/>
          <w:szCs w:val="20"/>
        </w:rPr>
        <w:t>你看看我修改完后是否和你说的意思一样</w:t>
      </w:r>
    </w:p>
    <w:p w14:paraId="6686C38F" w14:textId="77777777" w:rsidR="00162BBB" w:rsidRDefault="00162BBB" w:rsidP="00ED5F8D"/>
  </w:comment>
  <w:comment w:id="57" w:author="MengZhen" w:date="2023-07-20T15:30:00Z" w:initials="M">
    <w:p w14:paraId="5B093737" w14:textId="77777777" w:rsidR="00162BBB" w:rsidRDefault="00162BBB" w:rsidP="00A7501F">
      <w:pPr>
        <w:pStyle w:val="a7"/>
      </w:pPr>
      <w:r>
        <w:rPr>
          <w:rStyle w:val="a6"/>
        </w:rPr>
        <w:annotationRef/>
      </w:r>
      <w:r>
        <w:rPr>
          <w:rFonts w:hint="eastAsia"/>
        </w:rPr>
        <w:t>加入了使用的哪个函数，以及</w:t>
      </w:r>
      <w:r>
        <w:t>metafor</w:t>
      </w:r>
      <w:r>
        <w:rPr>
          <w:rFonts w:hint="eastAsia"/>
        </w:rPr>
        <w:t>包的参考文献</w:t>
      </w:r>
    </w:p>
  </w:comment>
  <w:comment w:id="66" w:author="MengZhen" w:date="2023-07-20T15:28:00Z" w:initials="M">
    <w:p w14:paraId="79CBE44A" w14:textId="2316F490" w:rsidR="00566D09" w:rsidRDefault="00566D09" w:rsidP="00AD13A8">
      <w:pPr>
        <w:pStyle w:val="a7"/>
      </w:pPr>
      <w:r>
        <w:rPr>
          <w:rStyle w:val="a6"/>
        </w:rPr>
        <w:annotationRef/>
      </w:r>
      <w:r>
        <w:rPr>
          <w:rFonts w:hint="eastAsia"/>
        </w:rPr>
        <w:t>加入了希腊字母。既然说到</w:t>
      </w:r>
      <w:r>
        <w:t>close</w:t>
      </w:r>
      <w:r>
        <w:rPr>
          <w:rFonts w:hint="eastAsia"/>
        </w:rPr>
        <w:t>时用</w:t>
      </w:r>
      <w:r>
        <w:rPr>
          <w:lang w:val="en-US"/>
        </w:rPr>
        <w:t>RT</w:t>
      </w:r>
      <w:r>
        <w:rPr>
          <w:rFonts w:hint="eastAsia"/>
        </w:rPr>
        <w:t>，那么感觉</w:t>
      </w:r>
      <w:r>
        <w:t>efficiency</w:t>
      </w:r>
      <w:r>
        <w:rPr>
          <w:rFonts w:hint="eastAsia"/>
        </w:rPr>
        <w:t>也应该用η</w:t>
      </w:r>
    </w:p>
  </w:comment>
  <w:comment w:id="70" w:author="office user" w:date="2023-07-20T14:33:00Z" w:initials="o1">
    <w:p w14:paraId="7C0F274F" w14:textId="1A58231E" w:rsidR="007D50DA" w:rsidRDefault="007D50DA" w:rsidP="00EB1AD0">
      <w:r>
        <w:rPr>
          <w:rStyle w:val="a6"/>
        </w:rPr>
        <w:annotationRef/>
      </w:r>
      <w:r>
        <w:rPr>
          <w:rFonts w:hint="eastAsia"/>
          <w:color w:val="000000"/>
          <w:sz w:val="20"/>
          <w:szCs w:val="20"/>
        </w:rPr>
        <w:t>我建议这个图应该</w:t>
      </w:r>
      <w:r>
        <w:rPr>
          <w:color w:val="000000"/>
          <w:sz w:val="20"/>
          <w:szCs w:val="20"/>
        </w:rPr>
        <w:t>ICC2k</w:t>
      </w:r>
      <w:r>
        <w:rPr>
          <w:rFonts w:hint="eastAsia"/>
          <w:color w:val="000000"/>
          <w:sz w:val="20"/>
          <w:szCs w:val="20"/>
        </w:rPr>
        <w:t>方上面，</w:t>
      </w:r>
      <w:r>
        <w:rPr>
          <w:color w:val="000000"/>
          <w:sz w:val="20"/>
          <w:szCs w:val="20"/>
        </w:rPr>
        <w:t>ICC2</w:t>
      </w:r>
      <w:r>
        <w:rPr>
          <w:rFonts w:hint="eastAsia"/>
          <w:color w:val="000000"/>
          <w:sz w:val="20"/>
          <w:szCs w:val="20"/>
        </w:rPr>
        <w:t>方下面。因为你先讲了</w:t>
      </w:r>
      <w:r>
        <w:rPr>
          <w:color w:val="000000"/>
          <w:sz w:val="20"/>
          <w:szCs w:val="20"/>
        </w:rPr>
        <w:t>2k</w:t>
      </w:r>
    </w:p>
    <w:p w14:paraId="49FA4F73" w14:textId="77777777" w:rsidR="007D50DA" w:rsidRDefault="007D50DA" w:rsidP="00EB1AD0"/>
  </w:comment>
  <w:comment w:id="71" w:author="MengZhen" w:date="2023-07-20T15:22:00Z" w:initials="M">
    <w:p w14:paraId="39BEFA2C" w14:textId="77777777" w:rsidR="00566D09" w:rsidRDefault="00566D09" w:rsidP="0095768A">
      <w:pPr>
        <w:pStyle w:val="a7"/>
      </w:pPr>
      <w:r>
        <w:rPr>
          <w:rStyle w:val="a6"/>
        </w:rPr>
        <w:annotationRef/>
      </w:r>
      <w:r>
        <w:rPr>
          <w:rFonts w:hint="eastAsia"/>
        </w:rPr>
        <w:t>√</w:t>
      </w:r>
    </w:p>
  </w:comment>
  <w:comment w:id="72" w:author="Hu Chuan-Peng" w:date="2023-07-21T18:20:00Z" w:initials="HC">
    <w:p w14:paraId="216E91FD" w14:textId="06351777" w:rsidR="00523BB3" w:rsidRPr="00AC25B8" w:rsidRDefault="00523BB3">
      <w:pPr>
        <w:pStyle w:val="a7"/>
        <w:rPr>
          <w:lang w:val="en-US"/>
        </w:rPr>
      </w:pPr>
      <w:r>
        <w:rPr>
          <w:rStyle w:val="a6"/>
        </w:rPr>
        <w:annotationRef/>
      </w:r>
      <w:r>
        <w:rPr>
          <w:rFonts w:ascii="宋体" w:eastAsia="宋体" w:hAnsi="宋体" w:cs="宋体" w:hint="eastAsia"/>
        </w:rPr>
        <w:t>把ICC</w:t>
      </w:r>
      <w:r>
        <w:rPr>
          <w:rFonts w:ascii="宋体" w:eastAsia="宋体" w:hAnsi="宋体" w:cs="宋体"/>
        </w:rPr>
        <w:t>2</w:t>
      </w:r>
      <w:r>
        <w:rPr>
          <w:rFonts w:ascii="宋体" w:eastAsia="宋体" w:hAnsi="宋体" w:cs="宋体" w:hint="eastAsia"/>
        </w:rPr>
        <w:t>放在上面，作为主要的结果。</w:t>
      </w:r>
    </w:p>
  </w:comment>
  <w:comment w:id="76" w:author="Hu Chuan-Peng" w:date="2023-07-21T18:04:00Z" w:initials="HC">
    <w:p w14:paraId="7391B9CE" w14:textId="45661415" w:rsidR="00116476" w:rsidRPr="00116476" w:rsidRDefault="00116476" w:rsidP="00116476">
      <w:pPr>
        <w:spacing w:line="480" w:lineRule="auto"/>
        <w:ind w:hanging="480"/>
      </w:pPr>
      <w:r>
        <w:rPr>
          <w:rStyle w:val="a6"/>
        </w:rPr>
        <w:annotationRef/>
      </w:r>
      <w:r w:rsidRPr="00116476">
        <w:t xml:space="preserve">Yue, L., Zuo, X.-N., &amp; Chuan-Peng, H. (2023). The WEIRD problem in a “non- WEIRD” context: A meta-research on the representativeness of human subjects in Chinese psychological research. </w:t>
      </w:r>
      <w:r w:rsidRPr="00116476">
        <w:rPr>
          <w:i/>
          <w:iCs/>
        </w:rPr>
        <w:t>Peer Community in Registered Reports</w:t>
      </w:r>
      <w:r w:rsidRPr="00116476">
        <w:t xml:space="preserve">. </w:t>
      </w:r>
      <w:hyperlink r:id="rId1" w:history="1">
        <w:r w:rsidRPr="00116476">
          <w:rPr>
            <w:color w:val="0000FF"/>
            <w:u w:val="single"/>
          </w:rPr>
          <w:t>https://doi.org/10.17605/OSF.IO/MTR8D</w:t>
        </w:r>
      </w:hyperlink>
    </w:p>
    <w:p w14:paraId="332272F4" w14:textId="38921610" w:rsidR="00116476" w:rsidRDefault="00116476">
      <w:pPr>
        <w:pStyle w:val="a7"/>
      </w:pPr>
    </w:p>
  </w:comment>
  <w:comment w:id="90" w:author="office user" w:date="2023-07-20T18:21:00Z" w:initials="o1">
    <w:p w14:paraId="3CDBA85F" w14:textId="4F59E1A2" w:rsidR="004E53A7" w:rsidRDefault="004E53A7" w:rsidP="009813E1">
      <w:r>
        <w:rPr>
          <w:rStyle w:val="a6"/>
        </w:rPr>
        <w:annotationRef/>
      </w:r>
      <w:r>
        <w:rPr>
          <w:rFonts w:hint="eastAsia"/>
          <w:color w:val="000000"/>
          <w:sz w:val="20"/>
          <w:szCs w:val="20"/>
        </w:rPr>
        <w:t>我感觉这个</w:t>
      </w:r>
      <w:r>
        <w:rPr>
          <w:color w:val="000000"/>
          <w:sz w:val="20"/>
          <w:szCs w:val="20"/>
        </w:rPr>
        <w:t>odd even</w:t>
      </w:r>
      <w:r>
        <w:rPr>
          <w:rFonts w:hint="eastAsia"/>
          <w:color w:val="000000"/>
          <w:sz w:val="20"/>
          <w:szCs w:val="20"/>
        </w:rPr>
        <w:t>的结果和其他的差的很远啊。怎么解释的？</w:t>
      </w:r>
    </w:p>
    <w:p w14:paraId="37A236DB" w14:textId="77777777" w:rsidR="004E53A7" w:rsidRDefault="004E53A7" w:rsidP="009813E1"/>
  </w:comment>
  <w:comment w:id="91" w:author="MengZhen" w:date="2023-07-20T21:14:00Z" w:initials="M">
    <w:p w14:paraId="18E3A201" w14:textId="77777777" w:rsidR="00E80224" w:rsidRDefault="00E80224" w:rsidP="00DE3B60">
      <w:pPr>
        <w:pStyle w:val="a7"/>
      </w:pPr>
      <w:r>
        <w:rPr>
          <w:rStyle w:val="a6"/>
        </w:rPr>
        <w:annotationRef/>
      </w:r>
      <w:r>
        <w:rPr>
          <w:rFonts w:hint="eastAsia"/>
        </w:rPr>
        <w:t>我也不知道怎么解释。它的有几个值接近</w:t>
      </w:r>
      <w:r>
        <w:rPr>
          <w:lang w:val="en-US"/>
        </w:rPr>
        <w:t>1</w:t>
      </w:r>
      <w:r>
        <w:rPr>
          <w:rFonts w:hint="eastAsia"/>
        </w:rPr>
        <w:t>了</w:t>
      </w:r>
    </w:p>
  </w:comment>
  <w:comment w:id="92" w:author="office user" w:date="2023-07-21T13:00:00Z" w:initials="o1">
    <w:p w14:paraId="61C76760" w14:textId="77777777" w:rsidR="00213235" w:rsidRDefault="00213235" w:rsidP="00CD150C">
      <w:r>
        <w:rPr>
          <w:rStyle w:val="a6"/>
        </w:rPr>
        <w:annotationRef/>
      </w:r>
      <w:r>
        <w:rPr>
          <w:rFonts w:hint="eastAsia"/>
          <w:color w:val="000000"/>
          <w:sz w:val="20"/>
          <w:szCs w:val="20"/>
        </w:rPr>
        <w:t>传鹏怎么看？</w:t>
      </w:r>
    </w:p>
  </w:comment>
  <w:comment w:id="93" w:author="Hu Chuan-Peng" w:date="2023-07-21T18:10:00Z" w:initials="HC">
    <w:p w14:paraId="19BB253A" w14:textId="7DC7990D" w:rsidR="00EA0F42" w:rsidRDefault="00EA0F42">
      <w:pPr>
        <w:pStyle w:val="a7"/>
      </w:pPr>
      <w:r>
        <w:rPr>
          <w:rStyle w:val="a6"/>
        </w:rPr>
        <w:annotationRef/>
      </w:r>
      <w:r>
        <w:rPr>
          <w:rFonts w:ascii="宋体" w:eastAsia="宋体" w:hAnsi="宋体" w:cs="宋体" w:hint="eastAsia"/>
        </w:rPr>
        <w:t>正文</w:t>
      </w:r>
      <w:r w:rsidR="00AA196D">
        <w:rPr>
          <w:rFonts w:ascii="宋体" w:eastAsia="宋体" w:hAnsi="宋体" w:cs="宋体" w:hint="eastAsia"/>
        </w:rPr>
        <w:t>中的</w:t>
      </w:r>
      <w:r>
        <w:rPr>
          <w:rFonts w:ascii="宋体" w:eastAsia="宋体" w:hAnsi="宋体" w:cs="宋体" w:hint="eastAsia"/>
        </w:rPr>
        <w:t>serial</w:t>
      </w:r>
      <w:r>
        <w:rPr>
          <w:rFonts w:ascii="宋体" w:eastAsia="宋体" w:hAnsi="宋体" w:cs="宋体"/>
        </w:rPr>
        <w:t xml:space="preserve"> </w:t>
      </w:r>
      <w:r>
        <w:rPr>
          <w:rFonts w:ascii="宋体" w:eastAsia="宋体" w:hAnsi="宋体" w:cs="宋体" w:hint="eastAsia"/>
        </w:rPr>
        <w:t>dependence</w:t>
      </w:r>
      <w:r>
        <w:rPr>
          <w:rFonts w:ascii="宋体" w:eastAsia="宋体" w:hAnsi="宋体" w:cs="宋体"/>
        </w:rPr>
        <w:t xml:space="preserve"> </w:t>
      </w:r>
      <w:r>
        <w:rPr>
          <w:rFonts w:ascii="宋体" w:eastAsia="宋体" w:hAnsi="宋体" w:cs="宋体" w:hint="eastAsia"/>
        </w:rPr>
        <w:t>effec</w:t>
      </w:r>
      <w:r w:rsidR="00AA196D">
        <w:rPr>
          <w:rFonts w:ascii="宋体" w:eastAsia="宋体" w:hAnsi="宋体" w:cs="宋体" w:hint="eastAsia"/>
        </w:rPr>
        <w:t>t可能是一个很好的解释。</w:t>
      </w:r>
    </w:p>
  </w:comment>
  <w:comment w:id="94" w:author="office user" w:date="2023-07-20T18:00:00Z" w:initials="o1">
    <w:p w14:paraId="0992F475" w14:textId="3EE9087C" w:rsidR="005F18D3" w:rsidRDefault="005F18D3" w:rsidP="00022520">
      <w:r>
        <w:rPr>
          <w:rStyle w:val="a6"/>
        </w:rPr>
        <w:annotationRef/>
      </w:r>
      <w:r>
        <w:rPr>
          <w:rFonts w:hint="eastAsia"/>
          <w:sz w:val="20"/>
          <w:szCs w:val="20"/>
        </w:rPr>
        <w:t>既然我们文章中使用了</w:t>
      </w:r>
      <w:r>
        <w:rPr>
          <w:sz w:val="20"/>
          <w:szCs w:val="20"/>
        </w:rPr>
        <w:t>weight average SHR</w:t>
      </w:r>
      <w:r>
        <w:rPr>
          <w:rFonts w:hint="eastAsia"/>
          <w:sz w:val="20"/>
          <w:szCs w:val="20"/>
        </w:rPr>
        <w:t>，是否还需要点估计出来的</w:t>
      </w:r>
      <w:r>
        <w:rPr>
          <w:sz w:val="20"/>
          <w:szCs w:val="20"/>
        </w:rPr>
        <w:t>SHR</w:t>
      </w:r>
      <w:r>
        <w:rPr>
          <w:rFonts w:hint="eastAsia"/>
          <w:sz w:val="20"/>
          <w:szCs w:val="20"/>
        </w:rPr>
        <w:t>结果在这里？</w:t>
      </w:r>
    </w:p>
    <w:p w14:paraId="3080A0CD" w14:textId="77777777" w:rsidR="005F18D3" w:rsidRDefault="005F18D3" w:rsidP="00022520"/>
  </w:comment>
  <w:comment w:id="95" w:author="MengZhen" w:date="2023-07-20T21:15:00Z" w:initials="M">
    <w:p w14:paraId="22FCAEB1" w14:textId="77777777" w:rsidR="00BD3453" w:rsidRDefault="00E80224" w:rsidP="00A37331">
      <w:pPr>
        <w:pStyle w:val="a7"/>
      </w:pPr>
      <w:r>
        <w:rPr>
          <w:rStyle w:val="a6"/>
        </w:rPr>
        <w:annotationRef/>
      </w:r>
      <w:r w:rsidR="00BD3453">
        <w:rPr>
          <w:rFonts w:hint="eastAsia"/>
          <w:lang w:val="en-US"/>
        </w:rPr>
        <w:t>这个得</w:t>
      </w:r>
      <w:r w:rsidR="00BD3453">
        <w:rPr>
          <w:rFonts w:hint="eastAsia"/>
        </w:rPr>
        <w:t>传鹏</w:t>
      </w:r>
      <w:r w:rsidR="00BD3453">
        <w:rPr>
          <w:rFonts w:hint="eastAsia"/>
          <w:lang w:val="en-US"/>
        </w:rPr>
        <w:t>来决定了。我倾向于放每个数据集的具体估计值</w:t>
      </w:r>
    </w:p>
  </w:comment>
  <w:comment w:id="96" w:author="Hu Chuan-Peng" w:date="2023-07-21T18:16:00Z" w:initials="HC">
    <w:p w14:paraId="44FFDAFE" w14:textId="5D85A6E2" w:rsidR="00231308" w:rsidRDefault="00231308">
      <w:pPr>
        <w:pStyle w:val="a7"/>
      </w:pPr>
      <w:r>
        <w:rPr>
          <w:rStyle w:val="a6"/>
        </w:rPr>
        <w:annotationRef/>
      </w:r>
      <w:r>
        <w:rPr>
          <w:rFonts w:ascii="宋体" w:eastAsia="宋体" w:hAnsi="宋体" w:cs="宋体" w:hint="eastAsia"/>
        </w:rPr>
        <w:t>我觉得没有必要。可以用一两个图来示例一下，如何从多个数据集的SHR综合成一个指标的，类似于元分析中的森林图。</w:t>
      </w:r>
    </w:p>
  </w:comment>
  <w:comment w:id="97" w:author="MengZhen" w:date="2023-07-25T16:47:00Z" w:initials="M">
    <w:p w14:paraId="57B62F40" w14:textId="77777777" w:rsidR="00B20000" w:rsidRDefault="00B20000" w:rsidP="00CD07C8">
      <w:pPr>
        <w:pStyle w:val="a7"/>
      </w:pPr>
      <w:r>
        <w:rPr>
          <w:rStyle w:val="a6"/>
        </w:rPr>
        <w:annotationRef/>
      </w:r>
      <w:r>
        <w:rPr>
          <w:rFonts w:hint="eastAsia"/>
        </w:rPr>
        <w:t>如果显示完整，则上方</w:t>
      </w:r>
      <w:r>
        <w:t>poor</w:t>
      </w:r>
      <w:r>
        <w:rPr>
          <w:rFonts w:hint="eastAsia"/>
        </w:rPr>
        <w:t>，</w:t>
      </w:r>
      <w:r>
        <w:t>acceptable</w:t>
      </w:r>
      <w:r>
        <w:rPr>
          <w:rFonts w:hint="eastAsia"/>
        </w:rPr>
        <w:t>文字会重叠。只能折中让尽可能少的点没有线段</w:t>
      </w:r>
    </w:p>
  </w:comment>
  <w:comment w:id="98" w:author="MengZhen" w:date="2023-07-25T16:45:00Z" w:initials="M">
    <w:p w14:paraId="46A09C96" w14:textId="0E9E4510" w:rsidR="00B20000" w:rsidRDefault="00B20000" w:rsidP="00F6775A">
      <w:pPr>
        <w:pStyle w:val="a7"/>
      </w:pPr>
      <w:r>
        <w:rPr>
          <w:rStyle w:val="a6"/>
        </w:rPr>
        <w:annotationRef/>
      </w:r>
      <w:r>
        <w:rPr>
          <w:rFonts w:hint="eastAsia"/>
        </w:rPr>
        <w:t>最后的倔强：彩色！</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8EBAD3" w15:done="0"/>
  <w15:commentEx w15:paraId="2416464E" w15:done="1"/>
  <w15:commentEx w15:paraId="18C50465" w15:paraIdParent="2416464E" w15:done="1"/>
  <w15:commentEx w15:paraId="22E1321A" w15:done="1"/>
  <w15:commentEx w15:paraId="39CA82F5" w15:done="1"/>
  <w15:commentEx w15:paraId="469239F7" w15:done="1"/>
  <w15:commentEx w15:paraId="5D69E739" w15:paraIdParent="469239F7" w15:done="1"/>
  <w15:commentEx w15:paraId="0080B4B6" w15:done="1"/>
  <w15:commentEx w15:paraId="0AE74DC0" w15:done="1"/>
  <w15:commentEx w15:paraId="670AAFB3" w15:done="1"/>
  <w15:commentEx w15:paraId="203A911E" w15:paraIdParent="670AAFB3" w15:done="1"/>
  <w15:commentEx w15:paraId="512A2359" w15:done="1"/>
  <w15:commentEx w15:paraId="53CA3EEB" w15:done="1"/>
  <w15:commentEx w15:paraId="0E5F8B4C" w15:paraIdParent="53CA3EEB" w15:done="1"/>
  <w15:commentEx w15:paraId="3DA09927" w15:done="1"/>
  <w15:commentEx w15:paraId="59267613" w15:paraIdParent="3DA09927" w15:done="1"/>
  <w15:commentEx w15:paraId="38CEF172" w15:paraIdParent="3DA09927" w15:done="1"/>
  <w15:commentEx w15:paraId="5B6A3AB3" w15:done="1"/>
  <w15:commentEx w15:paraId="3DC940B7" w15:paraIdParent="5B6A3AB3" w15:done="1"/>
  <w15:commentEx w15:paraId="49B642FC" w15:done="1"/>
  <w15:commentEx w15:paraId="6A77E17B" w15:paraIdParent="49B642FC" w15:done="1"/>
  <w15:commentEx w15:paraId="09174310" w15:done="1"/>
  <w15:commentEx w15:paraId="6686C38F" w15:done="1"/>
  <w15:commentEx w15:paraId="5B093737" w15:paraIdParent="6686C38F" w15:done="1"/>
  <w15:commentEx w15:paraId="79CBE44A" w15:done="1"/>
  <w15:commentEx w15:paraId="49FA4F73" w15:done="1"/>
  <w15:commentEx w15:paraId="39BEFA2C" w15:paraIdParent="49FA4F73" w15:done="1"/>
  <w15:commentEx w15:paraId="216E91FD" w15:done="1"/>
  <w15:commentEx w15:paraId="332272F4" w15:done="1"/>
  <w15:commentEx w15:paraId="37A236DB" w15:done="1"/>
  <w15:commentEx w15:paraId="18E3A201" w15:paraIdParent="37A236DB" w15:done="1"/>
  <w15:commentEx w15:paraId="61C76760" w15:paraIdParent="37A236DB" w15:done="1"/>
  <w15:commentEx w15:paraId="19BB253A" w15:paraIdParent="37A236DB" w15:done="1"/>
  <w15:commentEx w15:paraId="3080A0CD" w15:done="1"/>
  <w15:commentEx w15:paraId="22FCAEB1" w15:paraIdParent="3080A0CD" w15:done="1"/>
  <w15:commentEx w15:paraId="44FFDAFE" w15:paraIdParent="3080A0CD" w15:done="1"/>
  <w15:commentEx w15:paraId="57B62F40" w15:done="0"/>
  <w15:commentEx w15:paraId="46A09C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8F46B" w16cex:dateUtc="2023-07-24T05:00:00Z"/>
  <w16cex:commentExtensible w16cex:durableId="2863FAA0" w16cex:dateUtc="2023-07-20T10:25:00Z"/>
  <w16cex:commentExtensible w16cex:durableId="28641CA9" w16cex:dateUtc="2023-07-20T12:50:00Z"/>
  <w16cex:commentExtensible w16cex:durableId="2862A45A" w16cex:dateUtc="2023-07-19T10:05:00Z"/>
  <w16cex:commentExtensible w16cex:durableId="2869021F" w16cex:dateUtc="2023-07-16T04:23:00Z"/>
  <w16cex:commentExtensible w16cex:durableId="2863B61F" w16cex:dateUtc="2023-07-20T05:33:00Z"/>
  <w16cex:commentExtensible w16cex:durableId="2863C7B4" w16cex:dateUtc="2023-07-20T06:48:00Z"/>
  <w16cex:commentExtensible w16cex:durableId="2869039B" w16cex:dateUtc="2023-07-24T06:05:00Z"/>
  <w16cex:commentExtensible w16cex:durableId="286903CA" w16cex:dateUtc="2023-07-24T06:06:00Z"/>
  <w16cex:commentExtensible w16cex:durableId="2865087C" w16cex:dateUtc="2023-07-21T05:37:00Z"/>
  <w16cex:commentExtensible w16cex:durableId="28653D1B" w16cex:dateUtc="2023-07-21T09:21:00Z"/>
  <w16cex:commentExtensible w16cex:durableId="285E6020" w16cex:dateUtc="2023-07-16T04:25:00Z"/>
  <w16cex:commentExtensible w16cex:durableId="2863B4D7" w16cex:dateUtc="2023-07-20T05:27:00Z"/>
  <w16cex:commentExtensible w16cex:durableId="2863C7F2" w16cex:dateUtc="2023-07-20T06:49:00Z"/>
  <w16cex:commentExtensible w16cex:durableId="2863B4EB" w16cex:dateUtc="2023-07-20T05:28:00Z"/>
  <w16cex:commentExtensible w16cex:durableId="2863C829" w16cex:dateUtc="2023-07-20T06:50:00Z"/>
  <w16cex:commentExtensible w16cex:durableId="2863D477" w16cex:dateUtc="2023-07-20T07:42:00Z"/>
  <w16cex:commentExtensible w16cex:durableId="2863B715" w16cex:dateUtc="2023-07-20T05:37:00Z"/>
  <w16cex:commentExtensible w16cex:durableId="2863C861" w16cex:dateUtc="2023-07-20T06:51:00Z"/>
  <w16cex:commentExtensible w16cex:durableId="2863DC1E" w16cex:dateUtc="2023-07-20T08:15:00Z"/>
  <w16cex:commentExtensible w16cex:durableId="28641CD2" w16cex:dateUtc="2023-07-20T12:51:00Z"/>
  <w16cex:commentExtensible w16cex:durableId="2863B919" w16cex:dateUtc="2023-07-20T05:46:00Z"/>
  <w16cex:commentExtensible w16cex:durableId="2863BAC7" w16cex:dateUtc="2023-07-20T05:53:00Z"/>
  <w16cex:commentExtensible w16cex:durableId="2863D191" w16cex:dateUtc="2023-07-20T07:30:00Z"/>
  <w16cex:commentExtensible w16cex:durableId="2863D108" w16cex:dateUtc="2023-07-20T07:28:00Z"/>
  <w16cex:commentExtensible w16cex:durableId="2863C424" w16cex:dateUtc="2023-07-20T06:33:00Z"/>
  <w16cex:commentExtensible w16cex:durableId="2863CFB0" w16cex:dateUtc="2023-07-20T07:22:00Z"/>
  <w16cex:commentExtensible w16cex:durableId="28654AD7" w16cex:dateUtc="2023-07-21T10:20:00Z"/>
  <w16cex:commentExtensible w16cex:durableId="28654716" w16cex:dateUtc="2023-07-21T10:04:00Z"/>
  <w16cex:commentExtensible w16cex:durableId="2863F9C7" w16cex:dateUtc="2023-07-20T10:21:00Z"/>
  <w16cex:commentExtensible w16cex:durableId="2864222C" w16cex:dateUtc="2023-07-20T13:14:00Z"/>
  <w16cex:commentExtensible w16cex:durableId="2864FFEA" w16cex:dateUtc="2023-07-21T05:00:00Z"/>
  <w16cex:commentExtensible w16cex:durableId="28654886" w16cex:dateUtc="2023-07-21T10:10:00Z"/>
  <w16cex:commentExtensible w16cex:durableId="2863F4D7" w16cex:dateUtc="2023-07-20T10:00:00Z"/>
  <w16cex:commentExtensible w16cex:durableId="28642272" w16cex:dateUtc="2023-07-20T13:15:00Z"/>
  <w16cex:commentExtensible w16cex:durableId="28654A13" w16cex:dateUtc="2023-07-21T10:16:00Z"/>
  <w16cex:commentExtensible w16cex:durableId="286A7B0D" w16cex:dateUtc="2023-07-25T08:47:00Z"/>
  <w16cex:commentExtensible w16cex:durableId="286A7AB6" w16cex:dateUtc="2023-07-25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8EBAD3" w16cid:durableId="2868F46B"/>
  <w16cid:commentId w16cid:paraId="2416464E" w16cid:durableId="2863FAA0"/>
  <w16cid:commentId w16cid:paraId="18C50465" w16cid:durableId="28641CA9"/>
  <w16cid:commentId w16cid:paraId="22E1321A" w16cid:durableId="2862A45A"/>
  <w16cid:commentId w16cid:paraId="39CA82F5" w16cid:durableId="2869021F"/>
  <w16cid:commentId w16cid:paraId="469239F7" w16cid:durableId="2863B61F"/>
  <w16cid:commentId w16cid:paraId="5D69E739" w16cid:durableId="2863C7B4"/>
  <w16cid:commentId w16cid:paraId="0080B4B6" w16cid:durableId="2869039B"/>
  <w16cid:commentId w16cid:paraId="0AE74DC0" w16cid:durableId="286903CA"/>
  <w16cid:commentId w16cid:paraId="670AAFB3" w16cid:durableId="2865087C"/>
  <w16cid:commentId w16cid:paraId="203A911E" w16cid:durableId="28653D1B"/>
  <w16cid:commentId w16cid:paraId="512A2359" w16cid:durableId="285E6020"/>
  <w16cid:commentId w16cid:paraId="53CA3EEB" w16cid:durableId="2863B4D7"/>
  <w16cid:commentId w16cid:paraId="0E5F8B4C" w16cid:durableId="2863C7F2"/>
  <w16cid:commentId w16cid:paraId="3DA09927" w16cid:durableId="2863B4EB"/>
  <w16cid:commentId w16cid:paraId="59267613" w16cid:durableId="2863C829"/>
  <w16cid:commentId w16cid:paraId="38CEF172" w16cid:durableId="2863D477"/>
  <w16cid:commentId w16cid:paraId="5B6A3AB3" w16cid:durableId="2863B715"/>
  <w16cid:commentId w16cid:paraId="3DC940B7" w16cid:durableId="2863C861"/>
  <w16cid:commentId w16cid:paraId="49B642FC" w16cid:durableId="2863DC1E"/>
  <w16cid:commentId w16cid:paraId="6A77E17B" w16cid:durableId="28641CD2"/>
  <w16cid:commentId w16cid:paraId="09174310" w16cid:durableId="2863B919"/>
  <w16cid:commentId w16cid:paraId="6686C38F" w16cid:durableId="2863BAC7"/>
  <w16cid:commentId w16cid:paraId="5B093737" w16cid:durableId="2863D191"/>
  <w16cid:commentId w16cid:paraId="79CBE44A" w16cid:durableId="2863D108"/>
  <w16cid:commentId w16cid:paraId="49FA4F73" w16cid:durableId="2863C424"/>
  <w16cid:commentId w16cid:paraId="39BEFA2C" w16cid:durableId="2863CFB0"/>
  <w16cid:commentId w16cid:paraId="216E91FD" w16cid:durableId="28654AD7"/>
  <w16cid:commentId w16cid:paraId="332272F4" w16cid:durableId="28654716"/>
  <w16cid:commentId w16cid:paraId="37A236DB" w16cid:durableId="2863F9C7"/>
  <w16cid:commentId w16cid:paraId="18E3A201" w16cid:durableId="2864222C"/>
  <w16cid:commentId w16cid:paraId="61C76760" w16cid:durableId="2864FFEA"/>
  <w16cid:commentId w16cid:paraId="19BB253A" w16cid:durableId="28654886"/>
  <w16cid:commentId w16cid:paraId="3080A0CD" w16cid:durableId="2863F4D7"/>
  <w16cid:commentId w16cid:paraId="22FCAEB1" w16cid:durableId="28642272"/>
  <w16cid:commentId w16cid:paraId="44FFDAFE" w16cid:durableId="28654A13"/>
  <w16cid:commentId w16cid:paraId="57B62F40" w16cid:durableId="286A7B0D"/>
  <w16cid:commentId w16cid:paraId="46A09C96" w16cid:durableId="286A7A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1F06A" w14:textId="77777777" w:rsidR="00634DFE" w:rsidRDefault="00634DFE" w:rsidP="009E4B8F">
      <w:r>
        <w:separator/>
      </w:r>
    </w:p>
  </w:endnote>
  <w:endnote w:type="continuationSeparator" w:id="0">
    <w:p w14:paraId="6F4F8074" w14:textId="77777777" w:rsidR="00634DFE" w:rsidRDefault="00634DFE"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A20FA" w14:textId="77777777" w:rsidR="00634DFE" w:rsidRDefault="00634DFE" w:rsidP="009E4B8F">
      <w:r>
        <w:separator/>
      </w:r>
    </w:p>
  </w:footnote>
  <w:footnote w:type="continuationSeparator" w:id="0">
    <w:p w14:paraId="1F945935" w14:textId="77777777" w:rsidR="00634DFE" w:rsidRDefault="00634DFE"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6"/>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3"/>
  </w:num>
  <w:num w:numId="15" w16cid:durableId="946350405">
    <w:abstractNumId w:val="40"/>
  </w:num>
  <w:num w:numId="16" w16cid:durableId="82654790">
    <w:abstractNumId w:val="39"/>
  </w:num>
  <w:num w:numId="17" w16cid:durableId="1205368256">
    <w:abstractNumId w:val="41"/>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2"/>
  </w:num>
  <w:num w:numId="24" w16cid:durableId="240723067">
    <w:abstractNumId w:val="14"/>
  </w:num>
  <w:num w:numId="25" w16cid:durableId="159664266">
    <w:abstractNumId w:val="3"/>
  </w:num>
  <w:num w:numId="26" w16cid:durableId="1857379443">
    <w:abstractNumId w:val="27"/>
  </w:num>
  <w:num w:numId="27" w16cid:durableId="1866475651">
    <w:abstractNumId w:val="32"/>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8"/>
  </w:num>
  <w:num w:numId="34" w16cid:durableId="92211455">
    <w:abstractNumId w:val="35"/>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7"/>
  </w:num>
  <w:num w:numId="42" w16cid:durableId="573660229">
    <w:abstractNumId w:val="7"/>
  </w:num>
  <w:num w:numId="43" w16cid:durableId="379060901">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MengZhen">
    <w15:presenceInfo w15:providerId="Windows Live" w15:userId="0d2b37b484eb8a22"/>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2&lt;/item&gt;&lt;item&gt;63&lt;/item&gt;&lt;item&gt;64&lt;/item&gt;&lt;item&gt;65&lt;/item&gt;&lt;item&gt;67&lt;/item&gt;&lt;item&gt;71&lt;/item&gt;&lt;item&gt;72&lt;/item&gt;&lt;item&gt;76&lt;/item&gt;&lt;item&gt;78&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record-ids&gt;&lt;/item&gt;&lt;/Libraries&gt;"/>
  </w:docVars>
  <w:rsids>
    <w:rsidRoot w:val="00586F83"/>
    <w:rsid w:val="00001E83"/>
    <w:rsid w:val="000026B1"/>
    <w:rsid w:val="0000356A"/>
    <w:rsid w:val="00005823"/>
    <w:rsid w:val="00005ED2"/>
    <w:rsid w:val="00006582"/>
    <w:rsid w:val="00021E19"/>
    <w:rsid w:val="0002617A"/>
    <w:rsid w:val="00031359"/>
    <w:rsid w:val="000314AD"/>
    <w:rsid w:val="000357BB"/>
    <w:rsid w:val="00036E76"/>
    <w:rsid w:val="00036F89"/>
    <w:rsid w:val="00037C92"/>
    <w:rsid w:val="0004083D"/>
    <w:rsid w:val="00044360"/>
    <w:rsid w:val="00044E08"/>
    <w:rsid w:val="000456DA"/>
    <w:rsid w:val="000458D2"/>
    <w:rsid w:val="00047102"/>
    <w:rsid w:val="00051F2D"/>
    <w:rsid w:val="00054F72"/>
    <w:rsid w:val="00062B92"/>
    <w:rsid w:val="00064AB4"/>
    <w:rsid w:val="00064C9C"/>
    <w:rsid w:val="00065DE7"/>
    <w:rsid w:val="000663D6"/>
    <w:rsid w:val="000678B7"/>
    <w:rsid w:val="00067D40"/>
    <w:rsid w:val="000705AC"/>
    <w:rsid w:val="0007070B"/>
    <w:rsid w:val="000709F3"/>
    <w:rsid w:val="0007233A"/>
    <w:rsid w:val="00076622"/>
    <w:rsid w:val="0007720C"/>
    <w:rsid w:val="000841BC"/>
    <w:rsid w:val="00084681"/>
    <w:rsid w:val="000863E0"/>
    <w:rsid w:val="0008759E"/>
    <w:rsid w:val="00087F58"/>
    <w:rsid w:val="00090A03"/>
    <w:rsid w:val="000929AA"/>
    <w:rsid w:val="000A2C97"/>
    <w:rsid w:val="000A3AA5"/>
    <w:rsid w:val="000A796C"/>
    <w:rsid w:val="000B1E4F"/>
    <w:rsid w:val="000B31E3"/>
    <w:rsid w:val="000B3C58"/>
    <w:rsid w:val="000B7C95"/>
    <w:rsid w:val="000C0391"/>
    <w:rsid w:val="000C5DBD"/>
    <w:rsid w:val="000C6133"/>
    <w:rsid w:val="000C6216"/>
    <w:rsid w:val="000C659A"/>
    <w:rsid w:val="000D0D36"/>
    <w:rsid w:val="000D5F23"/>
    <w:rsid w:val="000D7B8C"/>
    <w:rsid w:val="000E1385"/>
    <w:rsid w:val="000E1499"/>
    <w:rsid w:val="000E1EA8"/>
    <w:rsid w:val="000E23B2"/>
    <w:rsid w:val="000E305F"/>
    <w:rsid w:val="000E3D12"/>
    <w:rsid w:val="000F32C7"/>
    <w:rsid w:val="000F5265"/>
    <w:rsid w:val="000F5B2E"/>
    <w:rsid w:val="000F7151"/>
    <w:rsid w:val="0010158A"/>
    <w:rsid w:val="001027AC"/>
    <w:rsid w:val="001038AC"/>
    <w:rsid w:val="00103F08"/>
    <w:rsid w:val="00106148"/>
    <w:rsid w:val="00110A2C"/>
    <w:rsid w:val="00112854"/>
    <w:rsid w:val="00112C28"/>
    <w:rsid w:val="00113DE1"/>
    <w:rsid w:val="00116476"/>
    <w:rsid w:val="00116E01"/>
    <w:rsid w:val="00120078"/>
    <w:rsid w:val="001224F9"/>
    <w:rsid w:val="0012437C"/>
    <w:rsid w:val="00125ED5"/>
    <w:rsid w:val="0013002F"/>
    <w:rsid w:val="00135150"/>
    <w:rsid w:val="00137FE0"/>
    <w:rsid w:val="00140158"/>
    <w:rsid w:val="0014261E"/>
    <w:rsid w:val="001438A3"/>
    <w:rsid w:val="00144606"/>
    <w:rsid w:val="00144B8C"/>
    <w:rsid w:val="00145599"/>
    <w:rsid w:val="00146F5D"/>
    <w:rsid w:val="00151830"/>
    <w:rsid w:val="00152010"/>
    <w:rsid w:val="00152EA6"/>
    <w:rsid w:val="0015458A"/>
    <w:rsid w:val="00154F1B"/>
    <w:rsid w:val="001624A0"/>
    <w:rsid w:val="00162BBB"/>
    <w:rsid w:val="00163DAA"/>
    <w:rsid w:val="00166EDE"/>
    <w:rsid w:val="00170D84"/>
    <w:rsid w:val="001711D5"/>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57BC"/>
    <w:rsid w:val="001B6382"/>
    <w:rsid w:val="001B69F0"/>
    <w:rsid w:val="001C2F36"/>
    <w:rsid w:val="001C416D"/>
    <w:rsid w:val="001C4C8D"/>
    <w:rsid w:val="001C5230"/>
    <w:rsid w:val="001D2B34"/>
    <w:rsid w:val="001D3BCE"/>
    <w:rsid w:val="001D411B"/>
    <w:rsid w:val="001D7C38"/>
    <w:rsid w:val="001E2694"/>
    <w:rsid w:val="001E28CE"/>
    <w:rsid w:val="001E5610"/>
    <w:rsid w:val="001F11EF"/>
    <w:rsid w:val="001F2150"/>
    <w:rsid w:val="001F34D3"/>
    <w:rsid w:val="001F635C"/>
    <w:rsid w:val="002014F3"/>
    <w:rsid w:val="00211A5B"/>
    <w:rsid w:val="00213235"/>
    <w:rsid w:val="00215C6A"/>
    <w:rsid w:val="00220493"/>
    <w:rsid w:val="00221B60"/>
    <w:rsid w:val="00221EEF"/>
    <w:rsid w:val="0022376C"/>
    <w:rsid w:val="0022601F"/>
    <w:rsid w:val="00231308"/>
    <w:rsid w:val="00232224"/>
    <w:rsid w:val="00232EC9"/>
    <w:rsid w:val="00233397"/>
    <w:rsid w:val="00233CA0"/>
    <w:rsid w:val="00236678"/>
    <w:rsid w:val="00236C6D"/>
    <w:rsid w:val="00237555"/>
    <w:rsid w:val="00241112"/>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2844"/>
    <w:rsid w:val="00295973"/>
    <w:rsid w:val="00297E43"/>
    <w:rsid w:val="002A24A2"/>
    <w:rsid w:val="002A44F3"/>
    <w:rsid w:val="002A502B"/>
    <w:rsid w:val="002A50C2"/>
    <w:rsid w:val="002A64FF"/>
    <w:rsid w:val="002B0D83"/>
    <w:rsid w:val="002B3D39"/>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1FC7"/>
    <w:rsid w:val="00332EE4"/>
    <w:rsid w:val="003362CF"/>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4507"/>
    <w:rsid w:val="00376756"/>
    <w:rsid w:val="00381708"/>
    <w:rsid w:val="00386728"/>
    <w:rsid w:val="0038744B"/>
    <w:rsid w:val="00393D7B"/>
    <w:rsid w:val="003954D4"/>
    <w:rsid w:val="00396DBF"/>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249F4"/>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2C6"/>
    <w:rsid w:val="00474576"/>
    <w:rsid w:val="00477212"/>
    <w:rsid w:val="0048043F"/>
    <w:rsid w:val="0048063D"/>
    <w:rsid w:val="004877AB"/>
    <w:rsid w:val="00487BC3"/>
    <w:rsid w:val="004939D4"/>
    <w:rsid w:val="004947FC"/>
    <w:rsid w:val="004958F4"/>
    <w:rsid w:val="00497908"/>
    <w:rsid w:val="004A0F42"/>
    <w:rsid w:val="004A1225"/>
    <w:rsid w:val="004A1934"/>
    <w:rsid w:val="004A1D32"/>
    <w:rsid w:val="004A2806"/>
    <w:rsid w:val="004A287E"/>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4845"/>
    <w:rsid w:val="004D6313"/>
    <w:rsid w:val="004D73E0"/>
    <w:rsid w:val="004E53A7"/>
    <w:rsid w:val="004E69F8"/>
    <w:rsid w:val="004F59A0"/>
    <w:rsid w:val="004F624B"/>
    <w:rsid w:val="004F6664"/>
    <w:rsid w:val="005003A8"/>
    <w:rsid w:val="0050359A"/>
    <w:rsid w:val="005127C0"/>
    <w:rsid w:val="00512DA3"/>
    <w:rsid w:val="005134E3"/>
    <w:rsid w:val="005159A5"/>
    <w:rsid w:val="00516BE4"/>
    <w:rsid w:val="005223E3"/>
    <w:rsid w:val="00523BB3"/>
    <w:rsid w:val="00525C56"/>
    <w:rsid w:val="005273CE"/>
    <w:rsid w:val="00532C42"/>
    <w:rsid w:val="00534451"/>
    <w:rsid w:val="00536F58"/>
    <w:rsid w:val="005459F9"/>
    <w:rsid w:val="00546FE0"/>
    <w:rsid w:val="00566D09"/>
    <w:rsid w:val="00566DCB"/>
    <w:rsid w:val="0057201A"/>
    <w:rsid w:val="00572E87"/>
    <w:rsid w:val="00573E80"/>
    <w:rsid w:val="00582997"/>
    <w:rsid w:val="00582C4F"/>
    <w:rsid w:val="0058535C"/>
    <w:rsid w:val="00585510"/>
    <w:rsid w:val="0058643B"/>
    <w:rsid w:val="00586F83"/>
    <w:rsid w:val="005877E7"/>
    <w:rsid w:val="00591489"/>
    <w:rsid w:val="00592924"/>
    <w:rsid w:val="00593397"/>
    <w:rsid w:val="00596248"/>
    <w:rsid w:val="00596F9D"/>
    <w:rsid w:val="005A0F67"/>
    <w:rsid w:val="005A3883"/>
    <w:rsid w:val="005B0893"/>
    <w:rsid w:val="005B4062"/>
    <w:rsid w:val="005C7595"/>
    <w:rsid w:val="005D31DB"/>
    <w:rsid w:val="005D75C4"/>
    <w:rsid w:val="005E4712"/>
    <w:rsid w:val="005E5670"/>
    <w:rsid w:val="005E62B0"/>
    <w:rsid w:val="005F08BA"/>
    <w:rsid w:val="005F18D3"/>
    <w:rsid w:val="005F1BBA"/>
    <w:rsid w:val="005F5285"/>
    <w:rsid w:val="005F54D7"/>
    <w:rsid w:val="006000E5"/>
    <w:rsid w:val="00600325"/>
    <w:rsid w:val="006003C8"/>
    <w:rsid w:val="006027EF"/>
    <w:rsid w:val="006032E0"/>
    <w:rsid w:val="006043F5"/>
    <w:rsid w:val="0060478F"/>
    <w:rsid w:val="00605300"/>
    <w:rsid w:val="0060663B"/>
    <w:rsid w:val="006105EC"/>
    <w:rsid w:val="00611A9C"/>
    <w:rsid w:val="00612DDE"/>
    <w:rsid w:val="00616924"/>
    <w:rsid w:val="00620C3B"/>
    <w:rsid w:val="00621522"/>
    <w:rsid w:val="00623217"/>
    <w:rsid w:val="00623223"/>
    <w:rsid w:val="00626487"/>
    <w:rsid w:val="00626F77"/>
    <w:rsid w:val="00630EE2"/>
    <w:rsid w:val="0063143D"/>
    <w:rsid w:val="006320C3"/>
    <w:rsid w:val="00633D69"/>
    <w:rsid w:val="00634D8E"/>
    <w:rsid w:val="00634DFE"/>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19BA"/>
    <w:rsid w:val="006E2CCF"/>
    <w:rsid w:val="006F1743"/>
    <w:rsid w:val="006F34E5"/>
    <w:rsid w:val="006F5CE9"/>
    <w:rsid w:val="007036EB"/>
    <w:rsid w:val="00703ABB"/>
    <w:rsid w:val="00704C8C"/>
    <w:rsid w:val="007107F8"/>
    <w:rsid w:val="00710AB4"/>
    <w:rsid w:val="007169CC"/>
    <w:rsid w:val="0071766D"/>
    <w:rsid w:val="007201EB"/>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550B"/>
    <w:rsid w:val="00761CAC"/>
    <w:rsid w:val="007652FC"/>
    <w:rsid w:val="00765793"/>
    <w:rsid w:val="007660BD"/>
    <w:rsid w:val="00767D38"/>
    <w:rsid w:val="007711C8"/>
    <w:rsid w:val="007731AE"/>
    <w:rsid w:val="00773F55"/>
    <w:rsid w:val="0077573D"/>
    <w:rsid w:val="00785300"/>
    <w:rsid w:val="00785F09"/>
    <w:rsid w:val="007871BA"/>
    <w:rsid w:val="00795077"/>
    <w:rsid w:val="007A0640"/>
    <w:rsid w:val="007A202A"/>
    <w:rsid w:val="007A3ABE"/>
    <w:rsid w:val="007A65E5"/>
    <w:rsid w:val="007B5640"/>
    <w:rsid w:val="007B6668"/>
    <w:rsid w:val="007C251F"/>
    <w:rsid w:val="007C7866"/>
    <w:rsid w:val="007D1ABA"/>
    <w:rsid w:val="007D2E0B"/>
    <w:rsid w:val="007D360C"/>
    <w:rsid w:val="007D3F54"/>
    <w:rsid w:val="007D50DA"/>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65D6"/>
    <w:rsid w:val="00856D10"/>
    <w:rsid w:val="008606BC"/>
    <w:rsid w:val="0086091B"/>
    <w:rsid w:val="008622D3"/>
    <w:rsid w:val="00864534"/>
    <w:rsid w:val="008654AD"/>
    <w:rsid w:val="008666C0"/>
    <w:rsid w:val="00866D87"/>
    <w:rsid w:val="008719D7"/>
    <w:rsid w:val="00871B16"/>
    <w:rsid w:val="008724B2"/>
    <w:rsid w:val="008748A5"/>
    <w:rsid w:val="008763DB"/>
    <w:rsid w:val="00876459"/>
    <w:rsid w:val="0088184E"/>
    <w:rsid w:val="008818E8"/>
    <w:rsid w:val="00887B0F"/>
    <w:rsid w:val="008968E6"/>
    <w:rsid w:val="008A050A"/>
    <w:rsid w:val="008A13B2"/>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9006E7"/>
    <w:rsid w:val="009060AF"/>
    <w:rsid w:val="009103CC"/>
    <w:rsid w:val="00911D7B"/>
    <w:rsid w:val="0091282D"/>
    <w:rsid w:val="0091386F"/>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65C3"/>
    <w:rsid w:val="009665CE"/>
    <w:rsid w:val="00966F9E"/>
    <w:rsid w:val="00972C39"/>
    <w:rsid w:val="00972F03"/>
    <w:rsid w:val="00973E3B"/>
    <w:rsid w:val="009749C2"/>
    <w:rsid w:val="00974D72"/>
    <w:rsid w:val="00977267"/>
    <w:rsid w:val="00980A67"/>
    <w:rsid w:val="009812BD"/>
    <w:rsid w:val="00981E08"/>
    <w:rsid w:val="00987388"/>
    <w:rsid w:val="00995C29"/>
    <w:rsid w:val="009971CB"/>
    <w:rsid w:val="009A0A58"/>
    <w:rsid w:val="009A256A"/>
    <w:rsid w:val="009A3607"/>
    <w:rsid w:val="009A4047"/>
    <w:rsid w:val="009A68B2"/>
    <w:rsid w:val="009A6A09"/>
    <w:rsid w:val="009B0919"/>
    <w:rsid w:val="009B487E"/>
    <w:rsid w:val="009B63AA"/>
    <w:rsid w:val="009B6B4B"/>
    <w:rsid w:val="009B79B9"/>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5A24"/>
    <w:rsid w:val="00A05A7E"/>
    <w:rsid w:val="00A05F3C"/>
    <w:rsid w:val="00A12B29"/>
    <w:rsid w:val="00A12CEE"/>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13C9"/>
    <w:rsid w:val="00A64EC7"/>
    <w:rsid w:val="00A676A9"/>
    <w:rsid w:val="00A70E01"/>
    <w:rsid w:val="00A712B6"/>
    <w:rsid w:val="00A72ABC"/>
    <w:rsid w:val="00A72D2B"/>
    <w:rsid w:val="00A72D99"/>
    <w:rsid w:val="00A735DB"/>
    <w:rsid w:val="00A7372B"/>
    <w:rsid w:val="00A77F77"/>
    <w:rsid w:val="00A8125F"/>
    <w:rsid w:val="00A8153B"/>
    <w:rsid w:val="00A83745"/>
    <w:rsid w:val="00A84646"/>
    <w:rsid w:val="00A86D96"/>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D7E"/>
    <w:rsid w:val="00B06C06"/>
    <w:rsid w:val="00B06EEA"/>
    <w:rsid w:val="00B10BA7"/>
    <w:rsid w:val="00B12772"/>
    <w:rsid w:val="00B12EEE"/>
    <w:rsid w:val="00B13EF6"/>
    <w:rsid w:val="00B149E1"/>
    <w:rsid w:val="00B14C30"/>
    <w:rsid w:val="00B20000"/>
    <w:rsid w:val="00B211A7"/>
    <w:rsid w:val="00B21A58"/>
    <w:rsid w:val="00B27035"/>
    <w:rsid w:val="00B32666"/>
    <w:rsid w:val="00B327FC"/>
    <w:rsid w:val="00B3449B"/>
    <w:rsid w:val="00B37D44"/>
    <w:rsid w:val="00B40719"/>
    <w:rsid w:val="00B40788"/>
    <w:rsid w:val="00B41646"/>
    <w:rsid w:val="00B41B99"/>
    <w:rsid w:val="00B43622"/>
    <w:rsid w:val="00B4730B"/>
    <w:rsid w:val="00B51E8A"/>
    <w:rsid w:val="00B54225"/>
    <w:rsid w:val="00B55E3E"/>
    <w:rsid w:val="00B564A1"/>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3A3E"/>
    <w:rsid w:val="00BB44B3"/>
    <w:rsid w:val="00BB695A"/>
    <w:rsid w:val="00BB7262"/>
    <w:rsid w:val="00BC11EE"/>
    <w:rsid w:val="00BC1362"/>
    <w:rsid w:val="00BC2FC9"/>
    <w:rsid w:val="00BC4668"/>
    <w:rsid w:val="00BC60E2"/>
    <w:rsid w:val="00BC6CF5"/>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75A"/>
    <w:rsid w:val="00C072A2"/>
    <w:rsid w:val="00C14F60"/>
    <w:rsid w:val="00C16D0A"/>
    <w:rsid w:val="00C1745E"/>
    <w:rsid w:val="00C21FB5"/>
    <w:rsid w:val="00C277F5"/>
    <w:rsid w:val="00C4178B"/>
    <w:rsid w:val="00C43C6B"/>
    <w:rsid w:val="00C45713"/>
    <w:rsid w:val="00C479F5"/>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18E"/>
    <w:rsid w:val="00C87380"/>
    <w:rsid w:val="00C9151A"/>
    <w:rsid w:val="00C91FD8"/>
    <w:rsid w:val="00CA08B3"/>
    <w:rsid w:val="00CA2067"/>
    <w:rsid w:val="00CA3696"/>
    <w:rsid w:val="00CB0739"/>
    <w:rsid w:val="00CB2315"/>
    <w:rsid w:val="00CB44B5"/>
    <w:rsid w:val="00CC39AC"/>
    <w:rsid w:val="00CC406A"/>
    <w:rsid w:val="00CD5194"/>
    <w:rsid w:val="00CD740F"/>
    <w:rsid w:val="00CE05DC"/>
    <w:rsid w:val="00CE1E54"/>
    <w:rsid w:val="00CE403B"/>
    <w:rsid w:val="00CE54D0"/>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01D9"/>
    <w:rsid w:val="00D33E1E"/>
    <w:rsid w:val="00D35E9C"/>
    <w:rsid w:val="00D51752"/>
    <w:rsid w:val="00D56A4F"/>
    <w:rsid w:val="00D572C7"/>
    <w:rsid w:val="00D62086"/>
    <w:rsid w:val="00D6281A"/>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602"/>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23F5"/>
    <w:rsid w:val="00E052BF"/>
    <w:rsid w:val="00E062A0"/>
    <w:rsid w:val="00E11383"/>
    <w:rsid w:val="00E12863"/>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41C72"/>
    <w:rsid w:val="00E43664"/>
    <w:rsid w:val="00E43E04"/>
    <w:rsid w:val="00E44967"/>
    <w:rsid w:val="00E461E3"/>
    <w:rsid w:val="00E51E8E"/>
    <w:rsid w:val="00E53781"/>
    <w:rsid w:val="00E54895"/>
    <w:rsid w:val="00E57F8A"/>
    <w:rsid w:val="00E635EA"/>
    <w:rsid w:val="00E6364D"/>
    <w:rsid w:val="00E675D0"/>
    <w:rsid w:val="00E71C15"/>
    <w:rsid w:val="00E74094"/>
    <w:rsid w:val="00E74AA0"/>
    <w:rsid w:val="00E753E4"/>
    <w:rsid w:val="00E7711B"/>
    <w:rsid w:val="00E7726D"/>
    <w:rsid w:val="00E80224"/>
    <w:rsid w:val="00E80C40"/>
    <w:rsid w:val="00E82C40"/>
    <w:rsid w:val="00E8304F"/>
    <w:rsid w:val="00E852DC"/>
    <w:rsid w:val="00E908FC"/>
    <w:rsid w:val="00E90BE7"/>
    <w:rsid w:val="00E93472"/>
    <w:rsid w:val="00EA0F42"/>
    <w:rsid w:val="00EA122B"/>
    <w:rsid w:val="00EA1E96"/>
    <w:rsid w:val="00EA2CC9"/>
    <w:rsid w:val="00EB204F"/>
    <w:rsid w:val="00EB23E3"/>
    <w:rsid w:val="00EB2BE6"/>
    <w:rsid w:val="00EB3AA1"/>
    <w:rsid w:val="00EB6A4B"/>
    <w:rsid w:val="00EB7B54"/>
    <w:rsid w:val="00EC095C"/>
    <w:rsid w:val="00EC3E0C"/>
    <w:rsid w:val="00EC643D"/>
    <w:rsid w:val="00ED1D9F"/>
    <w:rsid w:val="00ED3D76"/>
    <w:rsid w:val="00ED438D"/>
    <w:rsid w:val="00ED4A8F"/>
    <w:rsid w:val="00ED4B44"/>
    <w:rsid w:val="00ED4C8F"/>
    <w:rsid w:val="00ED5960"/>
    <w:rsid w:val="00ED597D"/>
    <w:rsid w:val="00ED5EF3"/>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87DE8"/>
    <w:rsid w:val="00F92835"/>
    <w:rsid w:val="00F92FC3"/>
    <w:rsid w:val="00FA35BF"/>
    <w:rsid w:val="00FA60F8"/>
    <w:rsid w:val="00FB2473"/>
    <w:rsid w:val="00FB39E0"/>
    <w:rsid w:val="00FB5DEF"/>
    <w:rsid w:val="00FC16F1"/>
    <w:rsid w:val="00FC2CA4"/>
    <w:rsid w:val="00FC47C9"/>
    <w:rsid w:val="00FC4908"/>
    <w:rsid w:val="00FD019C"/>
    <w:rsid w:val="00FD0EFA"/>
    <w:rsid w:val="00FD34D6"/>
    <w:rsid w:val="00FD4FB9"/>
    <w:rsid w:val="00FD5E1F"/>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7605/OSF.IO/MTR8D"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github.com/Chuan-Peng-Lab/ReliabilitySPE" TargetMode="External"/><Relationship Id="rId21" Type="http://schemas.openxmlformats.org/officeDocument/2006/relationships/image" Target="media/image5.png"/><Relationship Id="rId42" Type="http://schemas.openxmlformats.org/officeDocument/2006/relationships/hyperlink" Target="https://doi.org/10.1016/j.actpsy.2020.103167" TargetMode="External"/><Relationship Id="rId47" Type="http://schemas.openxmlformats.org/officeDocument/2006/relationships/hyperlink" Target="https://doi.org/10.1016/j.concog.2007.04.003" TargetMode="External"/><Relationship Id="rId63" Type="http://schemas.openxmlformats.org/officeDocument/2006/relationships/hyperlink" Target="https://doi.org/10.31234/osf.io/ta59r" TargetMode="External"/><Relationship Id="rId68" Type="http://schemas.openxmlformats.org/officeDocument/2006/relationships/hyperlink" Target="https://doi.org/10.2307/2531695" TargetMode="External"/><Relationship Id="rId84" Type="http://schemas.openxmlformats.org/officeDocument/2006/relationships/hyperlink" Target="https://doi.org/10.1080/20445911.2019.1686393" TargetMode="External"/><Relationship Id="rId89" Type="http://schemas.openxmlformats.org/officeDocument/2006/relationships/hyperlink" Target="https://doi.org/10.1016/j.neuropsychologia.2013.07.025" TargetMode="External"/><Relationship Id="rId16" Type="http://schemas.openxmlformats.org/officeDocument/2006/relationships/footer" Target="footer1.xml"/><Relationship Id="rId11" Type="http://schemas.microsoft.com/office/2016/09/relationships/commentsIds" Target="commentsIds.xml"/><Relationship Id="rId32" Type="http://schemas.openxmlformats.org/officeDocument/2006/relationships/image" Target="media/image12.png"/><Relationship Id="rId37" Type="http://schemas.openxmlformats.org/officeDocument/2006/relationships/hyperlink" Target="https://doi.org/10.1186/s41235-019-0186-z" TargetMode="External"/><Relationship Id="rId53" Type="http://schemas.openxmlformats.org/officeDocument/2006/relationships/hyperlink" Target="https://doi.org/10.1007/978-1-4612-4380-9_6" TargetMode="External"/><Relationship Id="rId58" Type="http://schemas.openxmlformats.org/officeDocument/2006/relationships/hyperlink" Target="https://doi.org/10.1525/collabra.301" TargetMode="External"/><Relationship Id="rId74" Type="http://schemas.openxmlformats.org/officeDocument/2006/relationships/hyperlink" Target="https://doi.org/10.1080/17470215908416289" TargetMode="External"/><Relationship Id="rId79" Type="http://schemas.openxmlformats.org/officeDocument/2006/relationships/hyperlink" Target="https://doi.org/10.3758/s13423-021-01948-3" TargetMode="Externa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doi.org/10.1016/j.cortex.2017.08.006" TargetMode="External"/><Relationship Id="rId95" Type="http://schemas.openxmlformats.org/officeDocument/2006/relationships/hyperlink" Target="https://doi.org/10.3389/fninf.2013.00014" TargetMode="External"/><Relationship Id="rId22" Type="http://schemas.openxmlformats.org/officeDocument/2006/relationships/image" Target="media/image6.png"/><Relationship Id="rId27" Type="http://schemas.openxmlformats.org/officeDocument/2006/relationships/hyperlink" Target="https://github.com/Chuan-Peng-Lab/ReliabilitySPE" TargetMode="External"/><Relationship Id="rId43" Type="http://schemas.openxmlformats.org/officeDocument/2006/relationships/hyperlink" Target="https://doi.org/10.3758/s13421-019-00924-6" TargetMode="External"/><Relationship Id="rId48" Type="http://schemas.openxmlformats.org/officeDocument/2006/relationships/hyperlink" Target="https://doi.org/10.1016/j.actpsy.2018.08.009" TargetMode="External"/><Relationship Id="rId64" Type="http://schemas.openxmlformats.org/officeDocument/2006/relationships/hyperlink" Target="https://doi.org/10.1016/S1364-6613" TargetMode="External"/><Relationship Id="rId69" Type="http://schemas.openxmlformats.org/officeDocument/2006/relationships/hyperlink" Target="https://doi.org/10.1177/0956797620904990" TargetMode="External"/><Relationship Id="rId80" Type="http://schemas.openxmlformats.org/officeDocument/2006/relationships/hyperlink" Target="https://doi.org/10.1177/1747021819892158" TargetMode="External"/><Relationship Id="rId85" Type="http://schemas.openxmlformats.org/officeDocument/2006/relationships/hyperlink" Target="https://doi.org/10.1037//0096-1523.23.2.504" TargetMode="Externa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hyperlink" Target="https://doi.org/10.57760/sciencedb.08117" TargetMode="External"/><Relationship Id="rId33" Type="http://schemas.openxmlformats.org/officeDocument/2006/relationships/image" Target="media/image13.png"/><Relationship Id="rId38" Type="http://schemas.openxmlformats.org/officeDocument/2006/relationships/hyperlink" Target="https://doi.org/10.1121/1.1907229" TargetMode="External"/><Relationship Id="rId46" Type="http://schemas.openxmlformats.org/officeDocument/2006/relationships/hyperlink" Target="https://doi.org/10.1080/17470218.2016.1276609" TargetMode="External"/><Relationship Id="rId59" Type="http://schemas.openxmlformats.org/officeDocument/2006/relationships/hyperlink" Target="https://doi.org/10.57760/sciencedb.08117" TargetMode="External"/><Relationship Id="rId67" Type="http://schemas.openxmlformats.org/officeDocument/2006/relationships/hyperlink" Target="https://doi.org/10.1016/j.jcm.2016.02.012" TargetMode="External"/><Relationship Id="rId103" Type="http://schemas.microsoft.com/office/2011/relationships/people" Target="people.xml"/><Relationship Id="rId20" Type="http://schemas.openxmlformats.org/officeDocument/2006/relationships/image" Target="media/image4.png"/><Relationship Id="rId41" Type="http://schemas.openxmlformats.org/officeDocument/2006/relationships/hyperlink" Target="https://doi.org/10.1037/xhp0000691" TargetMode="External"/><Relationship Id="rId54" Type="http://schemas.openxmlformats.org/officeDocument/2006/relationships/hyperlink" Target="https://doi.org/10.1111/bjdp.12219" TargetMode="External"/><Relationship Id="rId62" Type="http://schemas.openxmlformats.org/officeDocument/2006/relationships/hyperlink" Target="https://doi.org/10.3389/fpsyg.2019.01469" TargetMode="External"/><Relationship Id="rId70" Type="http://schemas.openxmlformats.org/officeDocument/2006/relationships/hyperlink" Target="https://doi.org/10.1016/j.jad.2022.04.122" TargetMode="External"/><Relationship Id="rId75" Type="http://schemas.openxmlformats.org/officeDocument/2006/relationships/hyperlink" Target="https://doi.org/10.31234/osf.io/9dzm4" TargetMode="External"/><Relationship Id="rId83" Type="http://schemas.openxmlformats.org/officeDocument/2006/relationships/hyperlink" Target="https://doi.org/10.1037//0022-3514.35.9.677" TargetMode="External"/><Relationship Id="rId88" Type="http://schemas.openxmlformats.org/officeDocument/2006/relationships/hyperlink" Target="https://doi.org/10.1037/a0029792" TargetMode="External"/><Relationship Id="rId91" Type="http://schemas.openxmlformats.org/officeDocument/2006/relationships/hyperlink" Target="https://doi.org/10.1007/s00426-021-01562-x" TargetMode="External"/><Relationship Id="rId96" Type="http://schemas.openxmlformats.org/officeDocument/2006/relationships/hyperlink" Target="https://doi.org/10.7554/eLife.4954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hyperlink" Target="https://doi.org/10.1016/j.actpsy.2021.103297" TargetMode="External"/><Relationship Id="rId49" Type="http://schemas.openxmlformats.org/officeDocument/2006/relationships/hyperlink" Target="https://doi.org/10.1016/j.actpsy.2017.11.011" TargetMode="External"/><Relationship Id="rId57" Type="http://schemas.openxmlformats.org/officeDocument/2006/relationships/hyperlink" Target="https://doi.org/10.1016/j.actpsy.2021.103350" TargetMode="External"/><Relationship Id="rId10" Type="http://schemas.microsoft.com/office/2011/relationships/commentsExtended" Target="commentsExtended.xml"/><Relationship Id="rId31" Type="http://schemas.openxmlformats.org/officeDocument/2006/relationships/image" Target="media/image11.png"/><Relationship Id="rId44" Type="http://schemas.openxmlformats.org/officeDocument/2006/relationships/hyperlink" Target="https://doi.org/10.1002/acp.2350090102" TargetMode="External"/><Relationship Id="rId52" Type="http://schemas.openxmlformats.org/officeDocument/2006/relationships/hyperlink" Target="https://doi.org/10.1016/j.psyneuen.2020.104804" TargetMode="External"/><Relationship Id="rId60" Type="http://schemas.openxmlformats.org/officeDocument/2006/relationships/hyperlink" Target="https://doi.org/10.1068/p7526" TargetMode="External"/><Relationship Id="rId65" Type="http://schemas.openxmlformats.org/officeDocument/2006/relationships/hyperlink" Target="https://doi.org/10.1016/S0926-6410(00)00036-7" TargetMode="External"/><Relationship Id="rId73" Type="http://schemas.openxmlformats.org/officeDocument/2006/relationships/hyperlink" Target="https://doi.org/10.3389/fnins.2020.00683" TargetMode="External"/><Relationship Id="rId78" Type="http://schemas.openxmlformats.org/officeDocument/2006/relationships/hyperlink" Target="https://doi.org/10.1111/bjop.12479" TargetMode="External"/><Relationship Id="rId81" Type="http://schemas.openxmlformats.org/officeDocument/2006/relationships/hyperlink" Target="https://www.R-project.org/" TargetMode="External"/><Relationship Id="rId86" Type="http://schemas.openxmlformats.org/officeDocument/2006/relationships/hyperlink" Target="https://doi.org/10.1016/j.jrp.2008.08.001" TargetMode="External"/><Relationship Id="rId94" Type="http://schemas.openxmlformats.org/officeDocument/2006/relationships/hyperlink" Target="https://doi.org/10.3758/BF03194023" TargetMode="External"/><Relationship Id="rId99" Type="http://schemas.openxmlformats.org/officeDocument/2006/relationships/hyperlink" Target="https://doi.org/https://doi.org/10.17605/OSF.IO/MTR8D" TargetMode="External"/><Relationship Id="rId101" Type="http://schemas.openxmlformats.org/officeDocument/2006/relationships/hyperlink" Target="https://doi.org/10.1016/j.bpsc.2023.02.004"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2.png"/><Relationship Id="rId39" Type="http://schemas.openxmlformats.org/officeDocument/2006/relationships/hyperlink" Target="https://psycnet.apa.org/record/1982-00095-001" TargetMode="External"/><Relationship Id="rId34" Type="http://schemas.openxmlformats.org/officeDocument/2006/relationships/image" Target="media/image14.png"/><Relationship Id="rId50" Type="http://schemas.openxmlformats.org/officeDocument/2006/relationships/hyperlink" Target="https://doi.org/10.1038/s41598-020-76001-9" TargetMode="External"/><Relationship Id="rId55" Type="http://schemas.openxmlformats.org/officeDocument/2006/relationships/hyperlink" Target="https://doi.org/10.1016/j.concog.2019.102848" TargetMode="External"/><Relationship Id="rId76" Type="http://schemas.openxmlformats.org/officeDocument/2006/relationships/hyperlink" Target="https://doi.org/10.1002/aur.2200" TargetMode="External"/><Relationship Id="rId97" Type="http://schemas.openxmlformats.org/officeDocument/2006/relationships/hyperlink" Target="https://doi.org/10.1371/journal.pone.0190679" TargetMode="Externa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111/cdev.13352" TargetMode="External"/><Relationship Id="rId92" Type="http://schemas.openxmlformats.org/officeDocument/2006/relationships/hyperlink" Target="https://doi.org/10.1037/0033-2909.121.3.371" TargetMode="Externa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s://osf.io/zv628" TargetMode="External"/><Relationship Id="rId40" Type="http://schemas.openxmlformats.org/officeDocument/2006/relationships/hyperlink" Target="https://doi.org/10.1080/02699931.2020.1839383" TargetMode="External"/><Relationship Id="rId45" Type="http://schemas.openxmlformats.org/officeDocument/2006/relationships/hyperlink" Target="https://doi.org/10.1037/0096-3445.104.3.268" TargetMode="External"/><Relationship Id="rId66" Type="http://schemas.openxmlformats.org/officeDocument/2006/relationships/hyperlink" Target="https://doi.org/10.1002/hbm.25129" TargetMode="External"/><Relationship Id="rId87" Type="http://schemas.openxmlformats.org/officeDocument/2006/relationships/hyperlink" Target="https://doi.org/10.1037/xhp0000742" TargetMode="External"/><Relationship Id="rId61" Type="http://schemas.openxmlformats.org/officeDocument/2006/relationships/hyperlink" Target="https://doi.org/10.1080/20445911.2014.996156" TargetMode="External"/><Relationship Id="rId82" Type="http://schemas.openxmlformats.org/officeDocument/2006/relationships/hyperlink" Target="https://CRAN.R-project.org/package=psych" TargetMode="External"/><Relationship Id="rId19" Type="http://schemas.openxmlformats.org/officeDocument/2006/relationships/image" Target="media/image3.png"/><Relationship Id="rId14" Type="http://schemas.openxmlformats.org/officeDocument/2006/relationships/hyperlink" Target="https://osf.io/euqmf" TargetMode="Externa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hyperlink" Target="https://doi.org/10.3758/s13421-017-0722-3" TargetMode="External"/><Relationship Id="rId77" Type="http://schemas.openxmlformats.org/officeDocument/2006/relationships/hyperlink" Target="https://doi.org/10.1027/1618-3169/a000502" TargetMode="External"/><Relationship Id="rId100" Type="http://schemas.openxmlformats.org/officeDocument/2006/relationships/hyperlink" Target="https://doi.org/10.3389/fpsyg.2019.02270"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neuroimage.2018.08.018" TargetMode="External"/><Relationship Id="rId72" Type="http://schemas.openxmlformats.org/officeDocument/2006/relationships/hyperlink" Target="https://doi.org/10.1177/1745691612460688" TargetMode="External"/><Relationship Id="rId93" Type="http://schemas.openxmlformats.org/officeDocument/2006/relationships/hyperlink" Target="https://doi.org/10.1038/nn907" TargetMode="External"/><Relationship Id="rId98" Type="http://schemas.openxmlformats.org/officeDocument/2006/relationships/hyperlink" Target="https://doi.org/10.1007/s12144-021-02114-7"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33</Pages>
  <Words>24613</Words>
  <Characters>140295</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27</cp:revision>
  <dcterms:created xsi:type="dcterms:W3CDTF">2023-07-24T04:42:00Z</dcterms:created>
  <dcterms:modified xsi:type="dcterms:W3CDTF">2023-07-2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